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3E1344C" w14:textId="77777777" w:rsidR="000E14DC" w:rsidRDefault="000E14DC"/>
    <w:p w14:paraId="50BDFAF9" w14:textId="3E07A4E3" w:rsidR="000E14DC" w:rsidRDefault="00504E09" w:rsidP="001F37C8">
      <w:pPr>
        <w:jc w:val="center"/>
      </w:pPr>
      <w:r w:rsidRPr="00504E09">
        <w:rPr>
          <w:noProof/>
        </w:rPr>
        <w:drawing>
          <wp:inline distT="0" distB="0" distL="0" distR="0" wp14:anchorId="464D7959" wp14:editId="5029187B">
            <wp:extent cx="5544765" cy="1478604"/>
            <wp:effectExtent l="0" t="0" r="0" b="0"/>
            <wp:docPr id="858827582" name="Picture 1" descr="A close up of a logo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8827582" name="Picture 1" descr="A close up of a logo&#10;&#10;AI-generated content may be incorrect.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623791" cy="14996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9B3F37" w14:textId="77777777" w:rsidR="000E14DC" w:rsidRDefault="000E14DC"/>
    <w:p w14:paraId="017C3654" w14:textId="77777777" w:rsidR="00D03693" w:rsidRDefault="00D03693" w:rsidP="000E14DC"/>
    <w:p w14:paraId="5803A32B" w14:textId="77777777" w:rsidR="00DA4623" w:rsidRDefault="00DA4623" w:rsidP="000E14DC"/>
    <w:p w14:paraId="0B1FA69E" w14:textId="6D6D178A" w:rsidR="00122F0B" w:rsidRPr="00254BEC" w:rsidRDefault="17A17AFD" w:rsidP="17A17AFD">
      <w:pPr>
        <w:jc w:val="center"/>
        <w:rPr>
          <w:rFonts w:ascii="Arial" w:hAnsi="Arial" w:cs="Arial"/>
          <w:b/>
          <w:bCs/>
          <w:sz w:val="32"/>
          <w:szCs w:val="32"/>
        </w:rPr>
      </w:pPr>
      <w:r w:rsidRPr="17A17AFD">
        <w:rPr>
          <w:rFonts w:ascii="Arial" w:hAnsi="Arial" w:cs="Arial"/>
          <w:b/>
          <w:bCs/>
          <w:sz w:val="32"/>
          <w:szCs w:val="32"/>
        </w:rPr>
        <w:t xml:space="preserve">Transportation Infrastructure Precast Innovation Center </w:t>
      </w:r>
    </w:p>
    <w:p w14:paraId="3C9B2310" w14:textId="47F1B50F" w:rsidR="00122F0B" w:rsidRPr="00254BEC" w:rsidRDefault="17A17AFD" w:rsidP="17A17AFD">
      <w:pPr>
        <w:jc w:val="center"/>
        <w:rPr>
          <w:rFonts w:ascii="Arial" w:hAnsi="Arial" w:cs="Arial"/>
          <w:b/>
          <w:bCs/>
          <w:sz w:val="32"/>
          <w:szCs w:val="32"/>
        </w:rPr>
      </w:pPr>
      <w:r w:rsidRPr="17A17AFD">
        <w:rPr>
          <w:rFonts w:ascii="Arial" w:hAnsi="Arial" w:cs="Arial"/>
          <w:b/>
          <w:bCs/>
          <w:sz w:val="32"/>
          <w:szCs w:val="32"/>
        </w:rPr>
        <w:t>(TRANS-IPIC)</w:t>
      </w:r>
    </w:p>
    <w:p w14:paraId="3071C2D0" w14:textId="69B57E93" w:rsidR="5C3CDA67" w:rsidRDefault="5C3CDA67" w:rsidP="5C3CDA67">
      <w:pPr>
        <w:jc w:val="center"/>
        <w:rPr>
          <w:rFonts w:ascii="Arial" w:hAnsi="Arial" w:cs="Arial"/>
          <w:b/>
          <w:bCs/>
          <w:sz w:val="28"/>
          <w:szCs w:val="28"/>
        </w:rPr>
      </w:pPr>
    </w:p>
    <w:p w14:paraId="5D77431E" w14:textId="71236484" w:rsidR="00D03693" w:rsidRPr="00254BEC" w:rsidRDefault="5C3CDA67" w:rsidP="00885BF2">
      <w:pPr>
        <w:jc w:val="center"/>
        <w:rPr>
          <w:rFonts w:ascii="Arial" w:hAnsi="Arial" w:cs="Arial"/>
        </w:rPr>
      </w:pPr>
      <w:r w:rsidRPr="5C3CDA67">
        <w:rPr>
          <w:rFonts w:ascii="Arial" w:hAnsi="Arial" w:cs="Arial"/>
          <w:b/>
          <w:bCs/>
          <w:sz w:val="28"/>
          <w:szCs w:val="28"/>
        </w:rPr>
        <w:t>University Transportation Center (UTC)</w:t>
      </w:r>
    </w:p>
    <w:p w14:paraId="70573F28" w14:textId="77777777" w:rsidR="00D03693" w:rsidRDefault="00D03693" w:rsidP="00885BF2">
      <w:pPr>
        <w:jc w:val="center"/>
        <w:rPr>
          <w:rFonts w:ascii="Arial" w:hAnsi="Arial" w:cs="Arial"/>
        </w:rPr>
      </w:pPr>
    </w:p>
    <w:p w14:paraId="2F115A2B" w14:textId="77777777" w:rsidR="00254BEC" w:rsidRPr="00254BEC" w:rsidRDefault="00254BEC" w:rsidP="00885BF2">
      <w:pPr>
        <w:jc w:val="center"/>
        <w:rPr>
          <w:rFonts w:ascii="Arial" w:hAnsi="Arial" w:cs="Arial"/>
        </w:rPr>
      </w:pPr>
    </w:p>
    <w:p w14:paraId="21D5FD59" w14:textId="5B3630AD" w:rsidR="00AC290A" w:rsidRPr="00AC290A" w:rsidRDefault="00AC290A" w:rsidP="00AC290A">
      <w:pPr>
        <w:jc w:val="center"/>
        <w:rPr>
          <w:rFonts w:ascii="Arial" w:eastAsia="Times New Roman" w:hAnsi="Arial" w:cs="Arial"/>
          <w:kern w:val="0"/>
          <w14:ligatures w14:val="none"/>
        </w:rPr>
      </w:pPr>
      <w:r w:rsidRPr="00AC290A">
        <w:rPr>
          <w:rFonts w:ascii="Arial" w:eastAsia="Times New Roman" w:hAnsi="Arial" w:cs="Arial"/>
          <w:kern w:val="0"/>
          <w14:ligatures w14:val="none"/>
        </w:rPr>
        <w:t>Continuous &amp; Low-cost Inspection of Precast Concrete Bridges using Connected Automated Vehicles (CAVs)</w:t>
      </w:r>
      <w:r>
        <w:rPr>
          <w:rFonts w:ascii="Arial" w:eastAsia="Times New Roman" w:hAnsi="Arial" w:cs="Arial"/>
          <w:kern w:val="0"/>
          <w14:ligatures w14:val="none"/>
        </w:rPr>
        <w:t xml:space="preserve"> – Phase II</w:t>
      </w:r>
    </w:p>
    <w:p w14:paraId="3C158B90" w14:textId="29650A1D" w:rsidR="000E14DC" w:rsidRDefault="00AC290A" w:rsidP="00AC290A">
      <w:pPr>
        <w:jc w:val="center"/>
        <w:rPr>
          <w:rFonts w:ascii="Arial" w:hAnsi="Arial" w:cs="Arial"/>
        </w:rPr>
      </w:pPr>
      <w:r w:rsidRPr="00AC290A">
        <w:rPr>
          <w:rFonts w:ascii="Arial" w:eastAsia="Times New Roman" w:hAnsi="Arial" w:cs="Arial"/>
          <w:kern w:val="0"/>
          <w14:ligatures w14:val="none"/>
        </w:rPr>
        <w:t>UB-24-RP-01</w:t>
      </w:r>
    </w:p>
    <w:p w14:paraId="36047413" w14:textId="77777777" w:rsidR="00DA4623" w:rsidRPr="00254BEC" w:rsidRDefault="00DA4623" w:rsidP="00885BF2">
      <w:pPr>
        <w:jc w:val="center"/>
        <w:rPr>
          <w:rFonts w:ascii="Arial" w:hAnsi="Arial" w:cs="Arial"/>
        </w:rPr>
      </w:pPr>
    </w:p>
    <w:p w14:paraId="279AEA35" w14:textId="4ECF7C00" w:rsidR="000E14DC" w:rsidRPr="00D86E6D" w:rsidRDefault="000E14DC" w:rsidP="00885BF2">
      <w:pPr>
        <w:jc w:val="center"/>
        <w:rPr>
          <w:rFonts w:ascii="Arial" w:hAnsi="Arial" w:cs="Arial"/>
        </w:rPr>
      </w:pPr>
      <w:r w:rsidRPr="00D86E6D">
        <w:rPr>
          <w:rFonts w:ascii="Arial" w:hAnsi="Arial" w:cs="Arial"/>
        </w:rPr>
        <w:t>Quarterly Progress Report</w:t>
      </w:r>
    </w:p>
    <w:p w14:paraId="7D17B051" w14:textId="7B3E4084" w:rsidR="000E14DC" w:rsidRPr="00D86E6D" w:rsidRDefault="000E14DC" w:rsidP="00885BF2">
      <w:pPr>
        <w:jc w:val="center"/>
        <w:rPr>
          <w:rFonts w:ascii="Arial" w:hAnsi="Arial" w:cs="Arial"/>
        </w:rPr>
      </w:pPr>
      <w:r w:rsidRPr="00D86E6D">
        <w:rPr>
          <w:rFonts w:ascii="Arial" w:hAnsi="Arial" w:cs="Arial"/>
        </w:rPr>
        <w:t xml:space="preserve">For the </w:t>
      </w:r>
      <w:r w:rsidR="00461465" w:rsidRPr="00D86E6D">
        <w:rPr>
          <w:rFonts w:ascii="Arial" w:hAnsi="Arial" w:cs="Arial"/>
        </w:rPr>
        <w:t>performance period</w:t>
      </w:r>
      <w:r w:rsidRPr="00D86E6D">
        <w:rPr>
          <w:rFonts w:ascii="Arial" w:hAnsi="Arial" w:cs="Arial"/>
        </w:rPr>
        <w:t xml:space="preserve"> ending </w:t>
      </w:r>
      <w:r w:rsidR="00AC290A">
        <w:rPr>
          <w:rFonts w:ascii="Arial" w:eastAsia="Times New Roman" w:hAnsi="Arial" w:cs="Arial"/>
          <w:kern w:val="0"/>
          <w14:ligatures w14:val="none"/>
        </w:rPr>
        <w:t>0</w:t>
      </w:r>
      <w:r w:rsidR="00E34F9D">
        <w:rPr>
          <w:rFonts w:ascii="Arial" w:eastAsia="Times New Roman" w:hAnsi="Arial" w:cs="Arial"/>
          <w:kern w:val="0"/>
          <w14:ligatures w14:val="none"/>
        </w:rPr>
        <w:t>3/31/2026</w:t>
      </w:r>
    </w:p>
    <w:p w14:paraId="5A77D99A" w14:textId="77777777" w:rsidR="000E14DC" w:rsidRDefault="000E14DC" w:rsidP="000E14DC">
      <w:pPr>
        <w:rPr>
          <w:rFonts w:ascii="Arial" w:hAnsi="Arial" w:cs="Arial"/>
        </w:rPr>
      </w:pPr>
    </w:p>
    <w:p w14:paraId="37DE8ED8" w14:textId="77777777" w:rsidR="00254BEC" w:rsidRPr="00254BEC" w:rsidRDefault="00254BEC" w:rsidP="000E14DC">
      <w:pPr>
        <w:rPr>
          <w:rFonts w:ascii="Arial" w:hAnsi="Arial" w:cs="Arial"/>
        </w:rPr>
      </w:pPr>
    </w:p>
    <w:p w14:paraId="10D4150E" w14:textId="2197DFF7" w:rsidR="000E14DC" w:rsidRPr="00D86E6D" w:rsidRDefault="000E14DC" w:rsidP="000E14DC">
      <w:pPr>
        <w:rPr>
          <w:rFonts w:ascii="Arial" w:hAnsi="Arial" w:cs="Arial"/>
          <w:b/>
          <w:bCs/>
          <w:u w:val="single"/>
        </w:rPr>
      </w:pPr>
      <w:r w:rsidRPr="00D86E6D">
        <w:rPr>
          <w:rFonts w:ascii="Arial" w:hAnsi="Arial" w:cs="Arial"/>
          <w:b/>
          <w:bCs/>
          <w:u w:val="single"/>
        </w:rPr>
        <w:t>Submitted by:</w:t>
      </w:r>
    </w:p>
    <w:p w14:paraId="6DC34C45" w14:textId="77777777" w:rsidR="00DC0243" w:rsidRPr="00DC0243" w:rsidRDefault="00DC0243" w:rsidP="00DC0243">
      <w:pPr>
        <w:rPr>
          <w:rFonts w:ascii="Arial" w:eastAsia="Times New Roman" w:hAnsi="Arial" w:cs="Arial"/>
          <w:kern w:val="0"/>
          <w:sz w:val="20"/>
          <w:szCs w:val="20"/>
          <w14:ligatures w14:val="none"/>
        </w:rPr>
      </w:pPr>
      <w:r w:rsidRPr="00DC0243">
        <w:rPr>
          <w:rFonts w:ascii="Arial" w:eastAsia="Times New Roman" w:hAnsi="Arial" w:cs="Arial"/>
          <w:kern w:val="0"/>
          <w:sz w:val="20"/>
          <w:szCs w:val="20"/>
          <w14:ligatures w14:val="none"/>
        </w:rPr>
        <w:t>PI: Chaozhe He, chaozhe@buffalo.edu</w:t>
      </w:r>
    </w:p>
    <w:p w14:paraId="7851E062" w14:textId="77777777" w:rsidR="00DC0243" w:rsidRPr="00DC0243" w:rsidRDefault="00DC0243" w:rsidP="00DC0243">
      <w:pPr>
        <w:rPr>
          <w:rFonts w:ascii="Arial" w:eastAsia="Times New Roman" w:hAnsi="Arial" w:cs="Arial"/>
          <w:kern w:val="0"/>
          <w:sz w:val="20"/>
          <w:szCs w:val="20"/>
          <w14:ligatures w14:val="none"/>
        </w:rPr>
      </w:pPr>
      <w:r w:rsidRPr="00DC0243">
        <w:rPr>
          <w:rFonts w:ascii="Arial" w:eastAsia="Times New Roman" w:hAnsi="Arial" w:cs="Arial"/>
          <w:kern w:val="0"/>
          <w:sz w:val="20"/>
          <w:szCs w:val="20"/>
          <w14:ligatures w14:val="none"/>
        </w:rPr>
        <w:t>Department of Mechanical and Aerospace Engineering</w:t>
      </w:r>
    </w:p>
    <w:p w14:paraId="1286B88F" w14:textId="781A1066" w:rsidR="000E14DC" w:rsidRPr="00903802" w:rsidRDefault="00DC0243" w:rsidP="00DC0243">
      <w:pPr>
        <w:rPr>
          <w:rFonts w:ascii="Arial" w:eastAsia="Times New Roman" w:hAnsi="Arial" w:cs="Arial"/>
          <w:kern w:val="0"/>
          <w:sz w:val="20"/>
          <w:szCs w:val="20"/>
          <w:highlight w:val="lightGray"/>
          <w14:ligatures w14:val="none"/>
        </w:rPr>
      </w:pPr>
      <w:r w:rsidRPr="00DC0243">
        <w:rPr>
          <w:rFonts w:ascii="Arial" w:eastAsia="Times New Roman" w:hAnsi="Arial" w:cs="Arial"/>
          <w:kern w:val="0"/>
          <w:sz w:val="20"/>
          <w:szCs w:val="20"/>
          <w14:ligatures w14:val="none"/>
        </w:rPr>
        <w:t>University at Buffalo</w:t>
      </w:r>
    </w:p>
    <w:p w14:paraId="303EAC5E" w14:textId="77777777" w:rsidR="000A7CC0" w:rsidRPr="00903802" w:rsidRDefault="000A7CC0" w:rsidP="000E14DC">
      <w:pPr>
        <w:rPr>
          <w:rFonts w:ascii="Arial" w:hAnsi="Arial" w:cs="Arial"/>
          <w:sz w:val="20"/>
          <w:szCs w:val="20"/>
        </w:rPr>
      </w:pPr>
    </w:p>
    <w:p w14:paraId="7DA3C4C1" w14:textId="50994A45" w:rsidR="0078145E" w:rsidRPr="00D86E6D" w:rsidRDefault="0078145E" w:rsidP="000E14DC">
      <w:pPr>
        <w:rPr>
          <w:rFonts w:ascii="Arial" w:hAnsi="Arial" w:cs="Arial"/>
          <w:b/>
          <w:bCs/>
          <w:u w:val="single"/>
        </w:rPr>
      </w:pPr>
      <w:r w:rsidRPr="00D86E6D">
        <w:rPr>
          <w:rFonts w:ascii="Arial" w:hAnsi="Arial" w:cs="Arial"/>
          <w:b/>
          <w:bCs/>
          <w:u w:val="single"/>
        </w:rPr>
        <w:t>Collaborators / Partners:</w:t>
      </w:r>
    </w:p>
    <w:p w14:paraId="63CF89E5" w14:textId="77777777" w:rsidR="00C76D60" w:rsidRDefault="00C76D60" w:rsidP="00C76D60">
      <w:pPr>
        <w:rPr>
          <w:rFonts w:ascii="Arial" w:eastAsia="Times New Roman" w:hAnsi="Arial" w:cs="Arial"/>
          <w:kern w:val="0"/>
          <w:sz w:val="20"/>
          <w:szCs w:val="20"/>
          <w14:ligatures w14:val="none"/>
        </w:rPr>
      </w:pPr>
      <w:r w:rsidRPr="00C76D60">
        <w:rPr>
          <w:rFonts w:ascii="Arial" w:eastAsia="Times New Roman" w:hAnsi="Arial" w:cs="Arial"/>
          <w:kern w:val="0"/>
          <w:sz w:val="20"/>
          <w:szCs w:val="20"/>
          <w14:ligatures w14:val="none"/>
        </w:rPr>
        <w:t xml:space="preserve">Co-PI: Dr. </w:t>
      </w:r>
      <w:proofErr w:type="spellStart"/>
      <w:r w:rsidRPr="00C76D60">
        <w:rPr>
          <w:rFonts w:ascii="Arial" w:eastAsia="Times New Roman" w:hAnsi="Arial" w:cs="Arial"/>
          <w:kern w:val="0"/>
          <w:sz w:val="20"/>
          <w:szCs w:val="20"/>
          <w14:ligatures w14:val="none"/>
        </w:rPr>
        <w:t>Mingchen</w:t>
      </w:r>
      <w:proofErr w:type="spellEnd"/>
      <w:r w:rsidRPr="00C76D60">
        <w:rPr>
          <w:rFonts w:ascii="Arial" w:eastAsia="Times New Roman" w:hAnsi="Arial" w:cs="Arial"/>
          <w:kern w:val="0"/>
          <w:sz w:val="20"/>
          <w:szCs w:val="20"/>
          <w14:ligatures w14:val="none"/>
        </w:rPr>
        <w:t xml:space="preserve"> Gao</w:t>
      </w:r>
      <w:r>
        <w:rPr>
          <w:rFonts w:ascii="Arial" w:eastAsia="Times New Roman" w:hAnsi="Arial" w:cs="Arial"/>
          <w:kern w:val="0"/>
          <w:sz w:val="20"/>
          <w:szCs w:val="20"/>
          <w14:ligatures w14:val="none"/>
        </w:rPr>
        <w:t xml:space="preserve">, </w:t>
      </w:r>
    </w:p>
    <w:p w14:paraId="7E91D243" w14:textId="5E224575" w:rsidR="00C76D60" w:rsidRPr="00C76D60" w:rsidRDefault="00C76D60" w:rsidP="00C76D60">
      <w:pPr>
        <w:rPr>
          <w:rFonts w:ascii="Arial" w:eastAsia="Times New Roman" w:hAnsi="Arial" w:cs="Arial"/>
          <w:kern w:val="0"/>
          <w:sz w:val="20"/>
          <w:szCs w:val="20"/>
          <w14:ligatures w14:val="none"/>
        </w:rPr>
      </w:pPr>
      <w:r w:rsidRPr="00C76D60">
        <w:rPr>
          <w:rFonts w:ascii="Arial" w:eastAsia="Times New Roman" w:hAnsi="Arial" w:cs="Arial"/>
          <w:kern w:val="0"/>
          <w:sz w:val="20"/>
          <w:szCs w:val="20"/>
          <w14:ligatures w14:val="none"/>
        </w:rPr>
        <w:t>Department of Computer Science and Engineering,</w:t>
      </w:r>
    </w:p>
    <w:p w14:paraId="399B7592" w14:textId="439DC611" w:rsidR="00DA4623" w:rsidRDefault="00C76D60" w:rsidP="00C76D60">
      <w:pPr>
        <w:rPr>
          <w:rFonts w:ascii="Arial" w:eastAsia="Times New Roman" w:hAnsi="Arial" w:cs="Arial"/>
          <w:kern w:val="0"/>
          <w:sz w:val="20"/>
          <w:szCs w:val="20"/>
          <w14:ligatures w14:val="none"/>
        </w:rPr>
      </w:pPr>
      <w:r w:rsidRPr="00C76D60">
        <w:rPr>
          <w:rFonts w:ascii="Arial" w:eastAsia="Times New Roman" w:hAnsi="Arial" w:cs="Arial"/>
          <w:kern w:val="0"/>
          <w:sz w:val="20"/>
          <w:szCs w:val="20"/>
          <w14:ligatures w14:val="none"/>
        </w:rPr>
        <w:t xml:space="preserve">University at Buffalo (UB); </w:t>
      </w:r>
      <w:hyperlink r:id="rId9" w:history="1">
        <w:r w:rsidRPr="00983636">
          <w:rPr>
            <w:rStyle w:val="Hyperlink"/>
            <w:rFonts w:ascii="Arial" w:eastAsia="Times New Roman" w:hAnsi="Arial" w:cs="Arial"/>
            <w:kern w:val="0"/>
            <w:sz w:val="20"/>
            <w:szCs w:val="20"/>
            <w14:ligatures w14:val="none"/>
          </w:rPr>
          <w:t>mgao8@buffalo.edu</w:t>
        </w:r>
      </w:hyperlink>
    </w:p>
    <w:p w14:paraId="4B50960F" w14:textId="54EBE996" w:rsidR="00C76D60" w:rsidRDefault="00C76D60" w:rsidP="00C76D60">
      <w:pPr>
        <w:rPr>
          <w:rFonts w:ascii="Arial" w:eastAsia="Times New Roman" w:hAnsi="Arial" w:cs="Arial"/>
          <w:kern w:val="0"/>
          <w:sz w:val="20"/>
          <w:szCs w:val="20"/>
          <w14:ligatures w14:val="none"/>
        </w:rPr>
      </w:pPr>
      <w:r>
        <w:rPr>
          <w:rFonts w:ascii="Arial" w:eastAsia="Times New Roman" w:hAnsi="Arial" w:cs="Arial"/>
          <w:kern w:val="0"/>
          <w:sz w:val="20"/>
          <w:szCs w:val="20"/>
          <w14:ligatures w14:val="none"/>
        </w:rPr>
        <w:t xml:space="preserve">Senior Personnel: Prof. </w:t>
      </w:r>
      <w:r w:rsidR="00B57362" w:rsidRPr="00B57362">
        <w:rPr>
          <w:rFonts w:ascii="Arial" w:eastAsia="Times New Roman" w:hAnsi="Arial" w:cs="Arial"/>
          <w:kern w:val="0"/>
          <w:sz w:val="20"/>
          <w:szCs w:val="20"/>
          <w14:ligatures w14:val="none"/>
        </w:rPr>
        <w:t>Darrell Kaminski</w:t>
      </w:r>
      <w:r w:rsidR="0036120E">
        <w:rPr>
          <w:rFonts w:ascii="Arial" w:eastAsia="Times New Roman" w:hAnsi="Arial" w:cs="Arial"/>
          <w:kern w:val="0"/>
          <w:sz w:val="20"/>
          <w:szCs w:val="20"/>
          <w14:ligatures w14:val="none"/>
        </w:rPr>
        <w:t>,</w:t>
      </w:r>
    </w:p>
    <w:p w14:paraId="66ED894C" w14:textId="358F7E27" w:rsidR="0036120E" w:rsidRDefault="0036120E" w:rsidP="00C76D60">
      <w:pPr>
        <w:rPr>
          <w:rFonts w:ascii="Arial" w:hAnsi="Arial" w:cs="Arial"/>
          <w:sz w:val="20"/>
          <w:szCs w:val="20"/>
        </w:rPr>
      </w:pPr>
      <w:r w:rsidRPr="0036120E">
        <w:rPr>
          <w:rFonts w:ascii="Arial" w:hAnsi="Arial" w:cs="Arial"/>
          <w:sz w:val="20"/>
          <w:szCs w:val="20"/>
        </w:rPr>
        <w:t>Department of Civil, Structural &amp; Environmental En</w:t>
      </w:r>
      <w:r>
        <w:rPr>
          <w:rFonts w:ascii="Arial" w:hAnsi="Arial" w:cs="Arial"/>
          <w:sz w:val="20"/>
          <w:szCs w:val="20"/>
        </w:rPr>
        <w:t>gineering,</w:t>
      </w:r>
    </w:p>
    <w:p w14:paraId="65E8A88D" w14:textId="48FD7E30" w:rsidR="0036120E" w:rsidRDefault="0036120E" w:rsidP="00C76D60">
      <w:pPr>
        <w:rPr>
          <w:rFonts w:ascii="Arial" w:hAnsi="Arial" w:cs="Arial"/>
          <w:sz w:val="20"/>
          <w:szCs w:val="20"/>
        </w:rPr>
      </w:pPr>
      <w:r w:rsidRPr="0036120E">
        <w:rPr>
          <w:rFonts w:ascii="Arial" w:hAnsi="Arial" w:cs="Arial"/>
          <w:sz w:val="20"/>
          <w:szCs w:val="20"/>
        </w:rPr>
        <w:t xml:space="preserve">University at Buffalo (UB); </w:t>
      </w:r>
      <w:hyperlink r:id="rId10" w:history="1">
        <w:r w:rsidRPr="00983636">
          <w:rPr>
            <w:rStyle w:val="Hyperlink"/>
            <w:rFonts w:ascii="Arial" w:hAnsi="Arial" w:cs="Arial"/>
            <w:sz w:val="20"/>
            <w:szCs w:val="20"/>
          </w:rPr>
          <w:t>darrellk@buffalo.edu</w:t>
        </w:r>
      </w:hyperlink>
      <w:r>
        <w:rPr>
          <w:rFonts w:ascii="Arial" w:hAnsi="Arial" w:cs="Arial"/>
          <w:sz w:val="20"/>
          <w:szCs w:val="20"/>
        </w:rPr>
        <w:t xml:space="preserve"> </w:t>
      </w:r>
    </w:p>
    <w:p w14:paraId="36587D62" w14:textId="77777777" w:rsidR="0036120E" w:rsidRPr="00903802" w:rsidRDefault="0036120E" w:rsidP="00C76D60">
      <w:pPr>
        <w:rPr>
          <w:rFonts w:ascii="Arial" w:hAnsi="Arial" w:cs="Arial"/>
          <w:sz w:val="20"/>
          <w:szCs w:val="20"/>
        </w:rPr>
      </w:pPr>
    </w:p>
    <w:p w14:paraId="47A7F087" w14:textId="77777777" w:rsidR="000A7CC0" w:rsidRPr="00903802" w:rsidRDefault="000A7CC0" w:rsidP="000E14DC">
      <w:pPr>
        <w:rPr>
          <w:rFonts w:ascii="Arial" w:hAnsi="Arial" w:cs="Arial"/>
          <w:sz w:val="20"/>
          <w:szCs w:val="20"/>
        </w:rPr>
      </w:pPr>
    </w:p>
    <w:p w14:paraId="55630304" w14:textId="7F938B97" w:rsidR="000E14DC" w:rsidRPr="00D86E6D" w:rsidRDefault="000E14DC" w:rsidP="000E14DC">
      <w:pPr>
        <w:rPr>
          <w:rFonts w:ascii="Arial" w:hAnsi="Arial" w:cs="Arial"/>
          <w:b/>
          <w:bCs/>
          <w:u w:val="single"/>
        </w:rPr>
      </w:pPr>
      <w:r w:rsidRPr="00D86E6D">
        <w:rPr>
          <w:rFonts w:ascii="Arial" w:hAnsi="Arial" w:cs="Arial"/>
          <w:b/>
          <w:bCs/>
          <w:u w:val="single"/>
        </w:rPr>
        <w:t>Submitted to:</w:t>
      </w:r>
    </w:p>
    <w:p w14:paraId="4EB8F085" w14:textId="2AA8DB51" w:rsidR="000E14DC" w:rsidRPr="00C9688F" w:rsidRDefault="5C3CDA67" w:rsidP="000E14DC">
      <w:pPr>
        <w:rPr>
          <w:rFonts w:ascii="Arial" w:hAnsi="Arial" w:cs="Arial"/>
          <w:sz w:val="20"/>
          <w:szCs w:val="20"/>
        </w:rPr>
      </w:pPr>
      <w:r w:rsidRPr="00C9688F">
        <w:rPr>
          <w:rFonts w:ascii="Arial" w:hAnsi="Arial" w:cs="Arial"/>
          <w:sz w:val="20"/>
          <w:szCs w:val="20"/>
        </w:rPr>
        <w:t>TRANS-IPIC UTC</w:t>
      </w:r>
    </w:p>
    <w:p w14:paraId="52778BB7" w14:textId="372A10AA" w:rsidR="000E14DC" w:rsidRPr="00C9688F" w:rsidRDefault="000E14DC" w:rsidP="000E14DC">
      <w:pPr>
        <w:rPr>
          <w:rFonts w:ascii="Arial" w:hAnsi="Arial" w:cs="Arial"/>
          <w:sz w:val="20"/>
          <w:szCs w:val="20"/>
        </w:rPr>
      </w:pPr>
      <w:r w:rsidRPr="00C9688F">
        <w:rPr>
          <w:rFonts w:ascii="Arial" w:hAnsi="Arial" w:cs="Arial"/>
          <w:sz w:val="20"/>
          <w:szCs w:val="20"/>
        </w:rPr>
        <w:t>University of Illinois Urbana-Champaign</w:t>
      </w:r>
    </w:p>
    <w:p w14:paraId="535ABEB7" w14:textId="29C93B65" w:rsidR="000E14DC" w:rsidRPr="00C9688F" w:rsidRDefault="000E14DC">
      <w:pPr>
        <w:rPr>
          <w:rFonts w:ascii="Arial" w:hAnsi="Arial" w:cs="Arial"/>
          <w:sz w:val="20"/>
          <w:szCs w:val="20"/>
        </w:rPr>
      </w:pPr>
      <w:r w:rsidRPr="00C9688F">
        <w:rPr>
          <w:rFonts w:ascii="Arial" w:hAnsi="Arial" w:cs="Arial"/>
          <w:sz w:val="20"/>
          <w:szCs w:val="20"/>
        </w:rPr>
        <w:t>Urbana, IL</w:t>
      </w:r>
    </w:p>
    <w:p w14:paraId="7F826411" w14:textId="086B7005" w:rsidR="002D273B" w:rsidRPr="00254BEC" w:rsidRDefault="002D273B">
      <w:pPr>
        <w:rPr>
          <w:rFonts w:ascii="Arial" w:hAnsi="Arial" w:cs="Arial"/>
        </w:rPr>
      </w:pPr>
      <w:r w:rsidRPr="00254BEC">
        <w:rPr>
          <w:rFonts w:ascii="Arial" w:hAnsi="Arial" w:cs="Arial"/>
        </w:rPr>
        <w:br w:type="page"/>
      </w:r>
    </w:p>
    <w:p w14:paraId="5DA4D10D" w14:textId="316B7761" w:rsidR="00076C34" w:rsidRPr="00E56891" w:rsidRDefault="00076C34" w:rsidP="00076C34">
      <w:pPr>
        <w:rPr>
          <w:rFonts w:ascii="Arial" w:hAnsi="Arial" w:cs="Arial"/>
          <w:b/>
          <w:bCs/>
          <w:sz w:val="22"/>
          <w:szCs w:val="22"/>
        </w:rPr>
      </w:pPr>
      <w:r w:rsidRPr="00E56891">
        <w:rPr>
          <w:rFonts w:ascii="Arial" w:hAnsi="Arial" w:cs="Arial"/>
          <w:b/>
          <w:bCs/>
          <w:sz w:val="22"/>
          <w:szCs w:val="22"/>
        </w:rPr>
        <w:lastRenderedPageBreak/>
        <w:t xml:space="preserve">TRANS-IPIC Quarterly </w:t>
      </w:r>
      <w:r w:rsidR="001F2338" w:rsidRPr="00E56891">
        <w:rPr>
          <w:rFonts w:ascii="Arial" w:hAnsi="Arial" w:cs="Arial"/>
          <w:b/>
          <w:bCs/>
          <w:sz w:val="22"/>
          <w:szCs w:val="22"/>
        </w:rPr>
        <w:t xml:space="preserve">Progress </w:t>
      </w:r>
      <w:r w:rsidRPr="00E56891">
        <w:rPr>
          <w:rFonts w:ascii="Arial" w:hAnsi="Arial" w:cs="Arial"/>
          <w:b/>
          <w:bCs/>
          <w:sz w:val="22"/>
          <w:szCs w:val="22"/>
        </w:rPr>
        <w:t>Report</w:t>
      </w:r>
      <w:r w:rsidR="00914C4F" w:rsidRPr="00E56891">
        <w:rPr>
          <w:rFonts w:ascii="Arial" w:hAnsi="Arial" w:cs="Arial"/>
          <w:b/>
          <w:bCs/>
          <w:sz w:val="22"/>
          <w:szCs w:val="22"/>
        </w:rPr>
        <w:t xml:space="preserve"> (</w:t>
      </w:r>
      <w:r w:rsidR="00AF1CCD" w:rsidRPr="00E56891">
        <w:rPr>
          <w:rFonts w:ascii="Arial" w:hAnsi="Arial" w:cs="Arial"/>
          <w:b/>
          <w:bCs/>
          <w:sz w:val="22"/>
          <w:szCs w:val="22"/>
        </w:rPr>
        <w:t xml:space="preserve">Section 1 – 7, </w:t>
      </w:r>
      <w:r w:rsidR="00914C4F" w:rsidRPr="00E56891">
        <w:rPr>
          <w:rFonts w:ascii="Arial" w:hAnsi="Arial" w:cs="Arial"/>
          <w:b/>
          <w:bCs/>
          <w:sz w:val="22"/>
          <w:szCs w:val="22"/>
          <w:u w:val="single"/>
        </w:rPr>
        <w:t xml:space="preserve">5 </w:t>
      </w:r>
      <w:r w:rsidR="00AF1CCD" w:rsidRPr="00E56891">
        <w:rPr>
          <w:rFonts w:ascii="Arial" w:hAnsi="Arial" w:cs="Arial"/>
          <w:b/>
          <w:bCs/>
          <w:sz w:val="22"/>
          <w:szCs w:val="22"/>
          <w:u w:val="single"/>
        </w:rPr>
        <w:t>p</w:t>
      </w:r>
      <w:r w:rsidR="00914C4F" w:rsidRPr="00E56891">
        <w:rPr>
          <w:rFonts w:ascii="Arial" w:hAnsi="Arial" w:cs="Arial"/>
          <w:b/>
          <w:bCs/>
          <w:sz w:val="22"/>
          <w:szCs w:val="22"/>
          <w:u w:val="single"/>
        </w:rPr>
        <w:t>age</w:t>
      </w:r>
      <w:r w:rsidR="00AF1CCD" w:rsidRPr="00E56891">
        <w:rPr>
          <w:rFonts w:ascii="Arial" w:hAnsi="Arial" w:cs="Arial"/>
          <w:b/>
          <w:bCs/>
          <w:sz w:val="22"/>
          <w:szCs w:val="22"/>
          <w:u w:val="single"/>
        </w:rPr>
        <w:t>s</w:t>
      </w:r>
      <w:r w:rsidR="00914C4F" w:rsidRPr="00E56891">
        <w:rPr>
          <w:rFonts w:ascii="Arial" w:hAnsi="Arial" w:cs="Arial"/>
          <w:b/>
          <w:bCs/>
          <w:sz w:val="22"/>
          <w:szCs w:val="22"/>
          <w:u w:val="single"/>
        </w:rPr>
        <w:t xml:space="preserve"> </w:t>
      </w:r>
      <w:r w:rsidR="00AF1CCD" w:rsidRPr="00E56891">
        <w:rPr>
          <w:rFonts w:ascii="Arial" w:hAnsi="Arial" w:cs="Arial"/>
          <w:b/>
          <w:bCs/>
          <w:sz w:val="22"/>
          <w:szCs w:val="22"/>
          <w:u w:val="single"/>
        </w:rPr>
        <w:t>m</w:t>
      </w:r>
      <w:r w:rsidR="00914C4F" w:rsidRPr="00E56891">
        <w:rPr>
          <w:rFonts w:ascii="Arial" w:hAnsi="Arial" w:cs="Arial"/>
          <w:b/>
          <w:bCs/>
          <w:sz w:val="22"/>
          <w:szCs w:val="22"/>
          <w:u w:val="single"/>
        </w:rPr>
        <w:t>ax</w:t>
      </w:r>
      <w:r w:rsidR="00AF1CCD" w:rsidRPr="00E56891">
        <w:rPr>
          <w:rFonts w:ascii="Arial" w:hAnsi="Arial" w:cs="Arial"/>
          <w:b/>
          <w:bCs/>
          <w:sz w:val="22"/>
          <w:szCs w:val="22"/>
          <w:u w:val="single"/>
        </w:rPr>
        <w:t>.)</w:t>
      </w:r>
      <w:r w:rsidRPr="00E56891">
        <w:rPr>
          <w:rFonts w:ascii="Arial" w:hAnsi="Arial" w:cs="Arial"/>
          <w:b/>
          <w:bCs/>
          <w:sz w:val="22"/>
          <w:szCs w:val="22"/>
        </w:rPr>
        <w:t>:</w:t>
      </w:r>
    </w:p>
    <w:p w14:paraId="497FF033" w14:textId="77777777" w:rsidR="001A0464" w:rsidRPr="00E56891" w:rsidRDefault="001A0464" w:rsidP="00076C34">
      <w:pPr>
        <w:rPr>
          <w:rFonts w:ascii="Arial" w:hAnsi="Arial" w:cs="Arial"/>
          <w:sz w:val="22"/>
          <w:szCs w:val="22"/>
        </w:rPr>
      </w:pPr>
    </w:p>
    <w:p w14:paraId="4A7901B1" w14:textId="4ED55AA3" w:rsidR="00076C34" w:rsidRPr="00E56891" w:rsidRDefault="00076C34" w:rsidP="00555C6D">
      <w:pPr>
        <w:rPr>
          <w:rFonts w:ascii="Arial" w:hAnsi="Arial" w:cs="Arial"/>
          <w:b/>
          <w:bCs/>
          <w:sz w:val="22"/>
          <w:szCs w:val="22"/>
          <w:u w:val="single"/>
        </w:rPr>
      </w:pPr>
      <w:r w:rsidRPr="00E56891">
        <w:rPr>
          <w:rFonts w:ascii="Arial" w:hAnsi="Arial" w:cs="Arial"/>
          <w:b/>
          <w:bCs/>
          <w:sz w:val="22"/>
          <w:szCs w:val="22"/>
          <w:u w:val="single"/>
        </w:rPr>
        <w:t xml:space="preserve">Project </w:t>
      </w:r>
      <w:r w:rsidR="00887751" w:rsidRPr="00E56891">
        <w:rPr>
          <w:rFonts w:ascii="Arial" w:hAnsi="Arial" w:cs="Arial"/>
          <w:b/>
          <w:bCs/>
          <w:sz w:val="22"/>
          <w:szCs w:val="22"/>
          <w:u w:val="single"/>
        </w:rPr>
        <w:t>Description</w:t>
      </w:r>
      <w:r w:rsidRPr="00E56891">
        <w:rPr>
          <w:rFonts w:ascii="Arial" w:hAnsi="Arial" w:cs="Arial"/>
          <w:b/>
          <w:bCs/>
          <w:sz w:val="22"/>
          <w:szCs w:val="22"/>
          <w:u w:val="single"/>
        </w:rPr>
        <w:t>:</w:t>
      </w:r>
    </w:p>
    <w:p w14:paraId="1F42CC81" w14:textId="77777777" w:rsidR="00076C34" w:rsidRPr="00E56891" w:rsidRDefault="00076C34" w:rsidP="00555C6D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Research Plan - Statement of Problem</w:t>
      </w:r>
    </w:p>
    <w:p w14:paraId="2E8AA9D7" w14:textId="003B0BB2" w:rsidR="007F292F" w:rsidRPr="00E56891" w:rsidRDefault="00CE0DAF" w:rsidP="006F4C98">
      <w:pPr>
        <w:pStyle w:val="ListParagraph"/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In this year’s project, </w:t>
      </w:r>
      <w:r w:rsidR="006F4C98" w:rsidRPr="00E56891">
        <w:rPr>
          <w:rFonts w:ascii="Arial" w:hAnsi="Arial" w:cs="Arial"/>
          <w:sz w:val="22"/>
          <w:szCs w:val="22"/>
        </w:rPr>
        <w:t xml:space="preserve">we are developing an end-to-end automatic framework to assign SNBI CS to bridge damage. As a target use case, we focus on </w:t>
      </w:r>
      <w:r w:rsidR="000621EE" w:rsidRPr="00E56891">
        <w:rPr>
          <w:rFonts w:ascii="Arial" w:hAnsi="Arial" w:cs="Arial"/>
          <w:sz w:val="22"/>
          <w:szCs w:val="22"/>
        </w:rPr>
        <w:t>a precast-concrete bridge deck element, and use connected automated vehicles as the sensor (“inspector”), leveraging computer vision techniques and connectivity to assess SNBI CS to cracking damage</w:t>
      </w:r>
      <w:r w:rsidR="00E93D57" w:rsidRPr="00E56891">
        <w:rPr>
          <w:rFonts w:ascii="Arial" w:hAnsi="Arial" w:cs="Arial"/>
          <w:sz w:val="22"/>
          <w:szCs w:val="22"/>
        </w:rPr>
        <w:t>.</w:t>
      </w:r>
    </w:p>
    <w:p w14:paraId="71610903" w14:textId="77777777" w:rsidR="006F4C98" w:rsidRPr="00E56891" w:rsidRDefault="006F4C98" w:rsidP="006F4C98">
      <w:pPr>
        <w:pStyle w:val="ListParagraph"/>
        <w:ind w:left="360"/>
        <w:rPr>
          <w:rFonts w:ascii="Arial" w:hAnsi="Arial" w:cs="Arial"/>
          <w:sz w:val="22"/>
          <w:szCs w:val="22"/>
        </w:rPr>
      </w:pPr>
    </w:p>
    <w:p w14:paraId="60AC253D" w14:textId="69A9B4D1" w:rsidR="00076C34" w:rsidRPr="00E56891" w:rsidRDefault="00076C34" w:rsidP="00555C6D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Research Plan - Summary of Project Activities (Tasks)</w:t>
      </w:r>
    </w:p>
    <w:p w14:paraId="1DB6AE87" w14:textId="77777777" w:rsidR="00494488" w:rsidRPr="00E56891" w:rsidRDefault="00494488" w:rsidP="00494488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</w:p>
    <w:p w14:paraId="1D994D60" w14:textId="04523B13" w:rsidR="00494488" w:rsidRPr="00E56891" w:rsidRDefault="00494488" w:rsidP="00494488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Task 1: Develop an Infrastructure-guided deck condition states assessment.  </w:t>
      </w:r>
    </w:p>
    <w:p w14:paraId="1D3A1A25" w14:textId="5AA6AC13" w:rsidR="00494488" w:rsidRPr="00E56891" w:rsidRDefault="00494488" w:rsidP="007275FC">
      <w:pPr>
        <w:ind w:left="72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Task 1.1 </w:t>
      </w:r>
      <w:r w:rsidR="000E0E0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B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uild on the vehicle-forward-facing camera-based road-cracking inspection algorithm developed in Phase I and continue to improve its performance. </w:t>
      </w:r>
    </w:p>
    <w:p w14:paraId="5909AEBE" w14:textId="1906176D" w:rsidR="00494488" w:rsidRPr="00E56891" w:rsidRDefault="00494488" w:rsidP="007275FC">
      <w:pPr>
        <w:ind w:left="72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Task 1.</w:t>
      </w:r>
      <w:r w:rsidR="007D3E05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2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</w:t>
      </w:r>
      <w:r w:rsidR="009D1E04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Establish 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infrastructure at the center role to coordinate vehicle detection tasks and aggregate detection results, aligning with detections from other means (e.g., manual detection reports) to deliver a continuous deck condition state assessment workflow. </w:t>
      </w:r>
    </w:p>
    <w:p w14:paraId="63819CCB" w14:textId="1CED2E3E" w:rsidR="00494488" w:rsidRPr="00E56891" w:rsidRDefault="00494488" w:rsidP="007275FC">
      <w:pPr>
        <w:ind w:left="72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Task 1.3</w:t>
      </w:r>
      <w:r w:rsidR="000E0E0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S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eek to work with industry partners, including C-V2X providers and commercial fleets, to explore the feasibility of having such running on commercial fleets along these routes to inspect precast concrete bridges.</w:t>
      </w:r>
    </w:p>
    <w:p w14:paraId="646D92D4" w14:textId="77777777" w:rsidR="007275FC" w:rsidRPr="00E56891" w:rsidRDefault="007275FC" w:rsidP="00494488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</w:p>
    <w:p w14:paraId="7E68F58E" w14:textId="37878106" w:rsidR="00494488" w:rsidRPr="00E56891" w:rsidRDefault="00494488" w:rsidP="00494488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Task 2: Evaluate real-world performance in NYS</w:t>
      </w:r>
    </w:p>
    <w:p w14:paraId="1BA13250" w14:textId="6B0C79A4" w:rsidR="00494488" w:rsidRPr="00E56891" w:rsidRDefault="00494488" w:rsidP="007275FC">
      <w:pPr>
        <w:ind w:left="72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Task 2.1 </w:t>
      </w:r>
      <w:r w:rsidR="00592929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W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ork with NYS DOT to identify candidate pilot bridges and acquire relevant inspection reports and data. </w:t>
      </w:r>
    </w:p>
    <w:p w14:paraId="70E2C75F" w14:textId="1112C8F1" w:rsidR="00C42E43" w:rsidRPr="00E56891" w:rsidRDefault="00494488" w:rsidP="007275FC">
      <w:pPr>
        <w:ind w:left="72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Task 2.2 </w:t>
      </w:r>
      <w:r w:rsidR="00592929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B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uild a database and evaluate the established assessment performance both in terms of spatial and temporal accuracy.</w:t>
      </w:r>
    </w:p>
    <w:p w14:paraId="00961FE8" w14:textId="77777777" w:rsidR="00F44FAF" w:rsidRPr="00E56891" w:rsidRDefault="00F44FAF" w:rsidP="007275FC">
      <w:pPr>
        <w:rPr>
          <w:rFonts w:ascii="Arial" w:hAnsi="Arial" w:cs="Arial"/>
          <w:sz w:val="22"/>
          <w:szCs w:val="22"/>
          <w:lang w:eastAsia="zh-CN"/>
        </w:rPr>
      </w:pPr>
    </w:p>
    <w:p w14:paraId="4F0746DF" w14:textId="4039452E" w:rsidR="00076C34" w:rsidRPr="00E56891" w:rsidRDefault="00076C34" w:rsidP="00555C6D">
      <w:pPr>
        <w:rPr>
          <w:rFonts w:ascii="Arial" w:hAnsi="Arial" w:cs="Arial"/>
          <w:b/>
          <w:bCs/>
          <w:sz w:val="22"/>
          <w:szCs w:val="22"/>
          <w:u w:val="single"/>
        </w:rPr>
      </w:pPr>
      <w:r w:rsidRPr="00E56891">
        <w:rPr>
          <w:rFonts w:ascii="Arial" w:hAnsi="Arial" w:cs="Arial"/>
          <w:b/>
          <w:bCs/>
          <w:sz w:val="22"/>
          <w:szCs w:val="22"/>
          <w:u w:val="single"/>
        </w:rPr>
        <w:t>Project Progress:</w:t>
      </w:r>
    </w:p>
    <w:p w14:paraId="6536ABBB" w14:textId="637EDB7E" w:rsidR="00076C34" w:rsidRPr="00E56891" w:rsidRDefault="00076C34" w:rsidP="00555C6D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Progress </w:t>
      </w:r>
      <w:r w:rsidR="007A7D1B" w:rsidRPr="00E56891">
        <w:rPr>
          <w:rFonts w:ascii="Arial" w:hAnsi="Arial" w:cs="Arial"/>
          <w:sz w:val="22"/>
          <w:szCs w:val="22"/>
        </w:rPr>
        <w:t>for</w:t>
      </w:r>
      <w:r w:rsidRPr="00E56891">
        <w:rPr>
          <w:rFonts w:ascii="Arial" w:hAnsi="Arial" w:cs="Arial"/>
          <w:sz w:val="22"/>
          <w:szCs w:val="22"/>
        </w:rPr>
        <w:t xml:space="preserve"> </w:t>
      </w:r>
      <w:r w:rsidR="007A7D1B" w:rsidRPr="00E56891">
        <w:rPr>
          <w:rFonts w:ascii="Arial" w:hAnsi="Arial" w:cs="Arial"/>
          <w:sz w:val="22"/>
          <w:szCs w:val="22"/>
        </w:rPr>
        <w:t>each r</w:t>
      </w:r>
      <w:r w:rsidRPr="00E56891">
        <w:rPr>
          <w:rFonts w:ascii="Arial" w:hAnsi="Arial" w:cs="Arial"/>
          <w:sz w:val="22"/>
          <w:szCs w:val="22"/>
        </w:rPr>
        <w:t xml:space="preserve">esearch </w:t>
      </w:r>
      <w:r w:rsidR="007A7D1B" w:rsidRPr="00E56891">
        <w:rPr>
          <w:rFonts w:ascii="Arial" w:hAnsi="Arial" w:cs="Arial"/>
          <w:sz w:val="22"/>
          <w:szCs w:val="22"/>
        </w:rPr>
        <w:t>t</w:t>
      </w:r>
      <w:r w:rsidRPr="00E56891">
        <w:rPr>
          <w:rFonts w:ascii="Arial" w:hAnsi="Arial" w:cs="Arial"/>
          <w:sz w:val="22"/>
          <w:szCs w:val="22"/>
        </w:rPr>
        <w:t>ask</w:t>
      </w:r>
    </w:p>
    <w:p w14:paraId="62ED1FE9" w14:textId="0ACE892C" w:rsidR="00FB6B2D" w:rsidRPr="00E56891" w:rsidRDefault="00FB6B2D" w:rsidP="00FB6B2D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Task 1</w:t>
      </w:r>
      <w:r w:rsidR="00C2144B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[</w:t>
      </w:r>
      <w:r w:rsidR="00C007D8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4</w:t>
      </w:r>
      <w:r w:rsidR="00C2144B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0%]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: </w:t>
      </w:r>
    </w:p>
    <w:p w14:paraId="0BBC264C" w14:textId="71886C95" w:rsidR="00E21BDE" w:rsidRDefault="00D9023B" w:rsidP="00FB6B2D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>
        <w:rPr>
          <w:rFonts w:ascii="Arial" w:eastAsia="Times New Roman" w:hAnsi="Arial" w:cs="Arial"/>
          <w:noProof/>
          <w:kern w:val="0"/>
          <w:sz w:val="22"/>
          <w:szCs w:val="22"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19BA8671" wp14:editId="677DF6D9">
                <wp:simplePos x="0" y="0"/>
                <wp:positionH relativeFrom="column">
                  <wp:posOffset>12700</wp:posOffset>
                </wp:positionH>
                <wp:positionV relativeFrom="paragraph">
                  <wp:posOffset>203835</wp:posOffset>
                </wp:positionV>
                <wp:extent cx="5930900" cy="2730500"/>
                <wp:effectExtent l="0" t="0" r="0" b="0"/>
                <wp:wrapTight wrapText="bothSides">
                  <wp:wrapPolygon edited="0">
                    <wp:start x="0" y="0"/>
                    <wp:lineTo x="0" y="20796"/>
                    <wp:lineTo x="6313" y="21399"/>
                    <wp:lineTo x="15125" y="21399"/>
                    <wp:lineTo x="21507" y="20796"/>
                    <wp:lineTo x="21507" y="0"/>
                    <wp:lineTo x="0" y="0"/>
                  </wp:wrapPolygon>
                </wp:wrapTight>
                <wp:docPr id="1245031519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30900" cy="2730500"/>
                          <a:chOff x="0" y="0"/>
                          <a:chExt cx="5930900" cy="2730500"/>
                        </a:xfrm>
                      </wpg:grpSpPr>
                      <pic:pic xmlns:pic="http://schemas.openxmlformats.org/drawingml/2006/picture">
                        <pic:nvPicPr>
                          <pic:cNvPr id="1055000004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30900" cy="2622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94758487" name="Text Box 1"/>
                        <wps:cNvSpPr txBox="1"/>
                        <wps:spPr>
                          <a:xfrm>
                            <a:off x="1778000" y="2571750"/>
                            <a:ext cx="2355850" cy="1587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64F3182" w14:textId="428C68CC" w:rsidR="00D9023B" w:rsidRPr="009F47E0" w:rsidRDefault="00D9023B" w:rsidP="009F47E0">
                              <w:pPr>
                                <w:pStyle w:val="Caption"/>
                              </w:pPr>
                              <w:bookmarkStart w:id="0" w:name="_Ref225028806"/>
                              <w:r w:rsidRPr="009F47E0">
                                <w:t xml:space="preserve">Figure </w:t>
                              </w:r>
                              <w:fldSimple w:instr=" SEQ Figure \* ARABIC ">
                                <w:r w:rsidRPr="009F47E0">
                                  <w:t>1</w:t>
                                </w:r>
                              </w:fldSimple>
                              <w:bookmarkEnd w:id="0"/>
                              <w:r w:rsidRPr="009F47E0">
                                <w:t xml:space="preserve"> Implemented Crack Detection Pipelin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9BA8671" id="Group 4" o:spid="_x0000_s1026" style="position:absolute;left:0;text-align:left;margin-left:1pt;margin-top:16.05pt;width:467pt;height:215pt;z-index:251663360" coordsize="59309,273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" o:spid="_x0000_s1027" type="#_x0000_t75" style="position:absolute;width:59309;height:2622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">
                  <v:imagedata r:id="rId1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8" type="#_x0000_t202" style="position:absolute;left:17780;top:25717;width:23558;height:158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" stroked="f">
                  <v:textbox inset="0,0,0,0">
                    <w:txbxContent>
                      <w:p w14:paraId="464F3182" w14:textId="428C68CC" w:rsidR="00D9023B" w:rsidRPr="009F47E0" w:rsidRDefault="00D9023B" w:rsidP="009F47E0">
                        <w:pPr>
                          <w:pStyle w:val="Caption"/>
                        </w:pPr>
                        <w:bookmarkStart w:id="1" w:name="_Ref225028806"/>
                        <w:r w:rsidRPr="009F47E0">
                          <w:t xml:space="preserve">Figure </w:t>
                        </w:r>
                        <w:r>
                          <w:fldChar w:fldCharType="begin"/>
                        </w:r>
                        <w:r>
                          <w:instrText xml:space="preserve"> SEQ Figure \* ARABIC </w:instrText>
                        </w:r>
                        <w:r>
                          <w:fldChar w:fldCharType="separate"/>
                        </w:r>
                        <w:r w:rsidRPr="009F47E0">
                          <w:t>1</w:t>
                        </w:r>
                        <w:r>
                          <w:fldChar w:fldCharType="end"/>
                        </w:r>
                        <w:bookmarkEnd w:id="1"/>
                        <w:r w:rsidRPr="009F47E0">
                          <w:t xml:space="preserve"> Implemented Crack Detection Pipeline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FB6B2D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Task 1.1 </w:t>
      </w:r>
      <w:r w:rsidR="00C2144B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[</w:t>
      </w:r>
      <w:r w:rsidR="00807F59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70%</w:t>
      </w:r>
      <w:r w:rsidR="00C2144B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]</w:t>
      </w:r>
      <w:r w:rsidR="00807F59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</w:t>
      </w:r>
      <w:r w:rsidR="007275F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T</w:t>
      </w:r>
      <w:r w:rsidR="00040552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his quarter</w:t>
      </w:r>
      <w:r w:rsidR="003E308B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,</w:t>
      </w:r>
      <w:r w:rsidR="00040552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the team has spent significant effort in </w:t>
      </w:r>
      <w:r w:rsidR="00AA3094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fulfilling</w:t>
      </w:r>
      <w:r w:rsidR="00040552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AA3094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this task. </w:t>
      </w:r>
    </w:p>
    <w:p w14:paraId="1B65D3F0" w14:textId="4AE7F100" w:rsidR="00D9023B" w:rsidRDefault="00D9023B" w:rsidP="00D9023B">
      <w:pPr>
        <w:keepNext/>
        <w:ind w:left="360"/>
      </w:pPr>
    </w:p>
    <w:p w14:paraId="29575830" w14:textId="3C0C6931" w:rsidR="00245736" w:rsidRDefault="00D9023B" w:rsidP="00FB6B2D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On one hand, the team has successfully implemented a first function detection pipeline </w:t>
      </w:r>
      <w:r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detailed in </w:t>
      </w:r>
      <w:r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begin"/>
      </w:r>
      <w:r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instrText xml:space="preserve"> REF _Ref225028806 \h  \* MERGEFORMAT </w:instrText>
      </w:r>
      <w:r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r>
      <w:r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separate"/>
      </w:r>
      <w:r w:rsidRPr="00245736">
        <w:rPr>
          <w:rFonts w:ascii="Arial" w:hAnsi="Arial" w:cs="Arial"/>
          <w:sz w:val="22"/>
          <w:szCs w:val="22"/>
        </w:rPr>
        <w:t xml:space="preserve">Figure </w:t>
      </w:r>
      <w:r w:rsidRPr="00245736">
        <w:rPr>
          <w:rFonts w:ascii="Arial" w:hAnsi="Arial" w:cs="Arial"/>
          <w:noProof/>
          <w:sz w:val="22"/>
          <w:szCs w:val="22"/>
        </w:rPr>
        <w:t>1</w:t>
      </w:r>
      <w:r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end"/>
      </w:r>
      <w:r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. </w:t>
      </w:r>
      <w:r w:rsidR="007F0842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The pipeline is working in a serial thread and subjected to further optimization to improve real-time performance.</w:t>
      </w:r>
      <w:r w:rsidR="008A03D6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It is fully functional on the vehicle allowing real-time data collection, testing and validation.</w:t>
      </w:r>
    </w:p>
    <w:p w14:paraId="3DEE0EE7" w14:textId="405F7BBB" w:rsidR="00FB6B2D" w:rsidRPr="00245736" w:rsidRDefault="007F0842" w:rsidP="00FB6B2D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More specifically</w:t>
      </w:r>
      <w:r w:rsid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, t</w:t>
      </w:r>
      <w:r w:rsidR="00AA3094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he team are improving the detection model performance from multiple fronts</w:t>
      </w:r>
    </w:p>
    <w:p w14:paraId="7B7A1C3F" w14:textId="7A7900CC" w:rsidR="00C6482C" w:rsidRPr="00E56891" w:rsidRDefault="005A48D9" w:rsidP="005A48D9">
      <w:pPr>
        <w:pStyle w:val="ListParagraph"/>
        <w:numPr>
          <w:ilvl w:val="0"/>
          <w:numId w:val="14"/>
        </w:numPr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Data preparation: the team carefully </w:t>
      </w:r>
      <w:r w:rsidR="003E308B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prepared and annotated a concrete deck surface cracks dataset that consists of a vehicle's forward-facing</w:t>
      </w:r>
      <w:r w:rsidR="00A07312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view</w:t>
      </w:r>
      <w:r w:rsidR="001B38C9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. The team </w:t>
      </w:r>
      <w:r w:rsidR="001B38C9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implemented</w:t>
      </w:r>
      <w:r w:rsidR="001B38C9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a hybrid annotation</w:t>
      </w:r>
      <w:r w:rsidR="00CA6114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mechanism that </w:t>
      </w:r>
      <w:r w:rsidR="003E308B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leverages both automated edge-detection algorithms and human refinement</w:t>
      </w:r>
      <w:r w:rsidR="00E1427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to streamline the annotation process.</w:t>
      </w:r>
      <w:r w:rsidR="001345A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The dataset </w:t>
      </w:r>
      <w:r w:rsidR="003E308B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consists of 443 images, with 100 </w:t>
      </w:r>
      <w:r w:rsidR="002877F1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reserved for testing (RT100) and 343 </w:t>
      </w:r>
      <w:r w:rsidR="006E5279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for training (RT343)</w:t>
      </w:r>
      <w:r w:rsidR="00C6482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. </w:t>
      </w:r>
    </w:p>
    <w:p w14:paraId="60D45A92" w14:textId="5EFB9742" w:rsidR="007625C6" w:rsidRPr="00E56891" w:rsidRDefault="00C6482C" w:rsidP="007625C6">
      <w:pPr>
        <w:pStyle w:val="ListParagraph"/>
        <w:numPr>
          <w:ilvl w:val="0"/>
          <w:numId w:val="14"/>
        </w:numPr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The team </w:t>
      </w:r>
      <w:r w:rsidR="003E308B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refine</w:t>
      </w:r>
      <w:r w:rsidR="003E308B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d</w:t>
      </w:r>
      <w:r w:rsidR="003E308B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 augmentation algorithms to enhance the </w:t>
      </w:r>
      <w:r w:rsidR="007625C6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training process. </w:t>
      </w:r>
      <w:r w:rsidR="007625C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S</w:t>
      </w:r>
      <w:r w:rsidR="007625C6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pecifically, </w:t>
      </w:r>
      <w:r w:rsidR="007625C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three distinct augmentation approaches: Advanced Balanced Augmentation (V1), our novel crack-density-aware method that categorizes samples as none, minimal, moderate, or dense and applies adaptive multipliers (2× for rare categories) alongside 4 rotations, 3 flips, brightness/contrast jitter, elastic deformation (30\% probability), and density-aware cropping; Augmentation </w:t>
      </w:r>
      <w:r w:rsidR="00FD0B33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by </w:t>
      </w:r>
      <w:proofErr w:type="spellStart"/>
      <w:r w:rsidR="00FD0B33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DeepCrack</w:t>
      </w:r>
      <w:proofErr w:type="spellEnd"/>
      <w:r w:rsidR="00FD0B33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FD0B33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begin"/>
      </w:r>
      <w:r w:rsidR="00FD0B33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instrText xml:space="preserve"> ADDIN EN.CITE &lt;EndNote&gt;&lt;Cite&gt;&lt;Author&gt;Zou&lt;/Author&gt;&lt;Year&gt;2018&lt;/Year&gt;&lt;RecNum&gt;151&lt;/RecNum&gt;&lt;DisplayText&gt;[1]&lt;/DisplayText&gt;&lt;record&gt;&lt;rec-number&gt;151&lt;/rec-number&gt;&lt;foreign-keys&gt;&lt;key app="EN" db-id="fdsa2vav1rzs9oetpwu5af2d5wxp95wdxw29" timestamp="1725832325" guid="b6408f29-9e3d-4bce-a042-7a1f6074a2e5"&gt;151&lt;/key&gt;&lt;/foreign-keys&gt;&lt;ref-type name="Journal Article"&gt;17&lt;/ref-type&gt;&lt;contributors&gt;&lt;authors&gt;&lt;author&gt;Zou, Q.&lt;/author&gt;&lt;author&gt;Zhang, Z.&lt;/author&gt;&lt;author&gt;Li, Q.&lt;/author&gt;&lt;author&gt;Qi, X.&lt;/author&gt;&lt;author&gt;Wang, Q.&lt;/author&gt;&lt;author&gt;Wang, S.&lt;/author&gt;&lt;/authors&gt;&lt;/contributors&gt;&lt;titles&gt;&lt;title&gt;DeepCrack: Learning Hierarchical Convolutional Features for Crack Detection&lt;/title&gt;&lt;secondary-title&gt;IEEE Trans Image Process&lt;/secondary-title&gt;&lt;/titles&gt;&lt;periodical&gt;&lt;full-title&gt;IEEE Trans Image Process&lt;/full-title&gt;&lt;/periodical&gt;&lt;edition&gt;20181031&lt;/edition&gt;&lt;dates&gt;&lt;year&gt;2018&lt;/year&gt;&lt;pub-dates&gt;&lt;date&gt;Oct 31&lt;/date&gt;&lt;/pub-dates&gt;&lt;/dates&gt;&lt;isbn&gt;1941-0042 (Electronic)&amp;#xD;1057-7149 (Linking)&lt;/isbn&gt;&lt;accession-num&gt;30387731&lt;/accession-num&gt;&lt;urls&gt;&lt;related-urls&gt;&lt;url&gt;https://www.ncbi.nlm.nih.gov/pubmed/30387731&lt;/url&gt;&lt;/related-urls&gt;&lt;/urls&gt;&lt;electronic-resource-num&gt;10.1109/TIP.2018.2878966&lt;/electronic-resource-num&gt;&lt;remote-database-name&gt;Publisher&lt;/remote-database-name&gt;&lt;remote-database-provider&gt;NLM&lt;/remote-database-provider&gt;&lt;/record&gt;&lt;/Cite&gt;&lt;/EndNote&gt;</w:instrText>
      </w:r>
      <w:r w:rsidR="00FD0B33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separate"/>
      </w:r>
      <w:r w:rsidR="00FD0B33" w:rsidRPr="00E56891">
        <w:rPr>
          <w:rFonts w:ascii="Arial" w:hAnsi="Arial" w:cs="Arial"/>
          <w:noProof/>
          <w:kern w:val="0"/>
          <w:sz w:val="22"/>
          <w:szCs w:val="22"/>
          <w:lang w:eastAsia="zh-CN"/>
          <w14:ligatures w14:val="none"/>
        </w:rPr>
        <w:t>[1]</w:t>
      </w:r>
      <w:r w:rsidR="00FD0B33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end"/>
      </w:r>
      <w:r w:rsidR="00FD0B33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7625C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(V2), a deterministic replication of the literature approach using 9 rotations, 3 flips, and 5 fixed crops per image; and Enhanced </w:t>
      </w:r>
      <w:proofErr w:type="spellStart"/>
      <w:r w:rsidR="007625C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DeepCrack</w:t>
      </w:r>
      <w:proofErr w:type="spellEnd"/>
      <w:r w:rsidR="007625C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 Augmentation (V3), which extends V2 with modular Gaussian noise, blur, and brightness perturbations to study incremental effects. </w:t>
      </w:r>
    </w:p>
    <w:p w14:paraId="39D91DF3" w14:textId="74E6A5ED" w:rsidR="000521E5" w:rsidRDefault="00C021FC" w:rsidP="00F109F0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 w:rsidRPr="00E56891">
        <w:rPr>
          <w:rFonts w:ascii="Arial" w:eastAsia="Times New Roman" w:hAnsi="Arial" w:cs="Arial"/>
          <w:noProof/>
          <w:kern w:val="0"/>
          <w:sz w:val="22"/>
          <w:szCs w:val="22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67FB77BE" wp14:editId="6F04463F">
                <wp:simplePos x="0" y="0"/>
                <wp:positionH relativeFrom="margin">
                  <wp:posOffset>3270250</wp:posOffset>
                </wp:positionH>
                <wp:positionV relativeFrom="paragraph">
                  <wp:posOffset>57150</wp:posOffset>
                </wp:positionV>
                <wp:extent cx="2825750" cy="3886200"/>
                <wp:effectExtent l="0" t="0" r="0" b="0"/>
                <wp:wrapSquare wrapText="bothSides"/>
                <wp:docPr id="277713627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825750" cy="3886200"/>
                          <a:chOff x="0" y="-165100"/>
                          <a:chExt cx="2825750" cy="3886200"/>
                        </a:xfrm>
                      </wpg:grpSpPr>
                      <pic:pic xmlns:pic="http://schemas.openxmlformats.org/drawingml/2006/picture">
                        <pic:nvPicPr>
                          <pic:cNvPr id="1466002927" name="Picture 2">
                            <a:extLst>
                              <a:ext uri="{FF2B5EF4-FFF2-40B4-BE49-F238E27FC236}">
                                <a16:creationId xmlns:a16="http://schemas.microsoft.com/office/drawing/2014/main" id="{92F7947F-92F8-AC36-04D1-DF446A8F1CB4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31" b="1036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-165100"/>
                            <a:ext cx="2794000" cy="37020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71173309" name="Text Box 1"/>
                        <wps:cNvSpPr txBox="1"/>
                        <wps:spPr>
                          <a:xfrm>
                            <a:off x="31750" y="3524250"/>
                            <a:ext cx="2794000" cy="1968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BCD48F4" w14:textId="73B55A42" w:rsidR="0038686F" w:rsidRPr="009F47E0" w:rsidRDefault="0038686F" w:rsidP="009F47E0">
                              <w:pPr>
                                <w:pStyle w:val="Caption"/>
                              </w:pPr>
                              <w:bookmarkStart w:id="1" w:name="_Ref224861955"/>
                              <w:r w:rsidRPr="009F47E0">
                                <w:t xml:space="preserve">Figure </w:t>
                              </w:r>
                              <w:fldSimple w:instr=" SEQ Figure \* ARABIC ">
                                <w:r w:rsidR="00D9023B" w:rsidRPr="009F47E0">
                                  <w:t>2</w:t>
                                </w:r>
                              </w:fldSimple>
                              <w:bookmarkEnd w:id="1"/>
                              <w:r w:rsidRPr="009F47E0">
                                <w:rPr>
                                  <w:rFonts w:hint="eastAsia"/>
                                </w:rPr>
                                <w:t xml:space="preserve"> Model Performance comparis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7FB77BE" id="Group 1" o:spid="_x0000_s1029" style="position:absolute;left:0;text-align:left;margin-left:257.5pt;margin-top:4.5pt;width:222.5pt;height:306pt;z-index:251659264;mso-position-horizontal-relative:margin;mso-height-relative:margin" coordorigin=",-1651" coordsize="28257,3886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">
                <v:shape id="Picture 2" o:spid="_x0000_s1030" type="#_x0000_t75" style="position:absolute;top:-1651;width:27940;height:370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">
                  <v:imagedata r:id="rId14" o:title="" croptop="348f" cropbottom="679f"/>
                </v:shape>
                <v:shape id="Text Box 1" o:spid="_x0000_s1031" type="#_x0000_t202" style="position:absolute;left:317;top:35242;width:27940;height:19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" stroked="f">
                  <v:textbox inset="0,0,0,0">
                    <w:txbxContent>
                      <w:p w14:paraId="5BCD48F4" w14:textId="73B55A42" w:rsidR="0038686F" w:rsidRPr="009F47E0" w:rsidRDefault="0038686F" w:rsidP="009F47E0">
                        <w:pPr>
                          <w:pStyle w:val="Caption"/>
                        </w:pPr>
                        <w:bookmarkStart w:id="3" w:name="_Ref224861955"/>
                        <w:r w:rsidRPr="009F47E0">
                          <w:t xml:space="preserve">Figure </w:t>
                        </w:r>
                        <w:r w:rsidR="00D9023B">
                          <w:fldChar w:fldCharType="begin"/>
                        </w:r>
                        <w:r w:rsidR="00D9023B">
                          <w:instrText xml:space="preserve"> SEQ Figure \* ARABIC </w:instrText>
                        </w:r>
                        <w:r w:rsidR="00D9023B">
                          <w:fldChar w:fldCharType="separate"/>
                        </w:r>
                        <w:r w:rsidR="00D9023B" w:rsidRPr="009F47E0">
                          <w:t>2</w:t>
                        </w:r>
                        <w:r w:rsidR="00D9023B">
                          <w:fldChar w:fldCharType="end"/>
                        </w:r>
                        <w:bookmarkEnd w:id="3"/>
                        <w:r w:rsidRPr="009F47E0">
                          <w:rPr>
                            <w:rFonts w:hint="eastAsia"/>
                          </w:rPr>
                          <w:t xml:space="preserve"> Model Performance comparison</w:t>
                        </w:r>
                      </w:p>
                    </w:txbxContent>
                  </v:textbox>
                </v:shape>
                <w10:wrap type="square" anchorx="margin"/>
              </v:group>
            </w:pict>
          </mc:Fallback>
        </mc:AlternateContent>
      </w:r>
    </w:p>
    <w:p w14:paraId="34BA923C" w14:textId="697E7166" w:rsidR="00AA3094" w:rsidRPr="00E56891" w:rsidRDefault="00087D90" w:rsidP="00F109F0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With these two</w:t>
      </w:r>
      <w:r w:rsidR="002B48CE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attempts, we </w:t>
      </w:r>
      <w:r w:rsidR="00F109F0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were able to </w:t>
      </w:r>
      <w:r w:rsidR="002B48CE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significantly improve the </w:t>
      </w:r>
      <w:r w:rsidR="0038686F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model’s performance. In </w:t>
      </w:r>
      <w:r w:rsidR="008633BE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begin"/>
      </w:r>
      <w:r w:rsidR="008633BE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instrText xml:space="preserve"> REF _Ref224861955 \h </w:instrText>
      </w:r>
      <w:r w:rsidR="009A3B26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instrText xml:space="preserve"> \* MERGEFORMAT </w:instrText>
      </w:r>
      <w:r w:rsidR="008633BE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r>
      <w:r w:rsidR="008633BE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separate"/>
      </w:r>
      <w:r w:rsidR="00245736" w:rsidRPr="00245736">
        <w:rPr>
          <w:rFonts w:ascii="Arial" w:hAnsi="Arial" w:cs="Arial"/>
          <w:sz w:val="22"/>
          <w:szCs w:val="22"/>
        </w:rPr>
        <w:t xml:space="preserve">Figure </w:t>
      </w:r>
      <w:r w:rsidR="00245736" w:rsidRPr="00245736">
        <w:rPr>
          <w:rFonts w:ascii="Arial" w:hAnsi="Arial" w:cs="Arial"/>
          <w:noProof/>
          <w:sz w:val="22"/>
          <w:szCs w:val="22"/>
        </w:rPr>
        <w:t>2</w:t>
      </w:r>
      <w:r w:rsidR="008633BE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end"/>
      </w:r>
      <w:r w:rsidR="002B48CE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 </w:t>
      </w:r>
      <w:r w:rsidR="008633BE" w:rsidRPr="00245736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where we compare</w:t>
      </w:r>
      <w:r w:rsidR="008633BE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with</w:t>
      </w:r>
      <w:r w:rsidR="00CA7E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two baseline </w:t>
      </w:r>
      <w:proofErr w:type="spellStart"/>
      <w:r w:rsidR="00CA7E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DeekCrack</w:t>
      </w:r>
      <w:proofErr w:type="spellEnd"/>
      <w:r w:rsidR="00CA7E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(baseline 1) </w:t>
      </w:r>
      <w:r w:rsidR="00C9579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begin"/>
      </w:r>
      <w:r w:rsidR="00C9579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instrText xml:space="preserve"> ADDIN EN.CITE &lt;EndNote&gt;&lt;Cite&gt;&lt;Author&gt;Zou&lt;/Author&gt;&lt;Year&gt;2018&lt;/Year&gt;&lt;RecNum&gt;151&lt;/RecNum&gt;&lt;DisplayText&gt;[1]&lt;/DisplayText&gt;&lt;record&gt;&lt;rec-number&gt;151&lt;/rec-number&gt;&lt;foreign-keys&gt;&lt;key app="EN" db-id="fdsa2vav1rzs9oetpwu5af2d5wxp95wdxw29" timestamp="1725832325" guid="b6408f29-9e3d-4bce-a042-7a1f6074a2e5"&gt;151&lt;/key&gt;&lt;/foreign-keys&gt;&lt;ref-type name="Journal Article"&gt;17&lt;/ref-type&gt;&lt;contributors&gt;&lt;authors&gt;&lt;author&gt;Zou, Q.&lt;/author&gt;&lt;author&gt;Zhang, Z.&lt;/author&gt;&lt;author&gt;Li, Q.&lt;/author&gt;&lt;author&gt;Qi, X.&lt;/author&gt;&lt;author&gt;Wang, Q.&lt;/author&gt;&lt;author&gt;Wang, S.&lt;/author&gt;&lt;/authors&gt;&lt;/contributors&gt;&lt;titles&gt;&lt;title&gt;DeepCrack: Learning Hierarchical Convolutional Features for Crack Detection&lt;/title&gt;&lt;secondary-title&gt;IEEE Trans Image Process&lt;/secondary-title&gt;&lt;/titles&gt;&lt;periodical&gt;&lt;full-title&gt;IEEE Trans Image Process&lt;/full-title&gt;&lt;/periodical&gt;&lt;edition&gt;20181031&lt;/edition&gt;&lt;dates&gt;&lt;year&gt;2018&lt;/year&gt;&lt;pub-dates&gt;&lt;date&gt;Oct 31&lt;/date&gt;&lt;/pub-dates&gt;&lt;/dates&gt;&lt;isbn&gt;1941-0042 (Electronic)&amp;#xD;1057-7149 (Linking)&lt;/isbn&gt;&lt;accession-num&gt;30387731&lt;/accession-num&gt;&lt;urls&gt;&lt;related-urls&gt;&lt;url&gt;https://www.ncbi.nlm.nih.gov/pubmed/30387731&lt;/url&gt;&lt;/related-urls&gt;&lt;/urls&gt;&lt;electronic-resource-num&gt;10.1109/TIP.2018.2878966&lt;/electronic-resource-num&gt;&lt;remote-database-name&gt;Publisher&lt;/remote-database-name&gt;&lt;remote-database-provider&gt;NLM&lt;/remote-database-provider&gt;&lt;/record&gt;&lt;/Cite&gt;&lt;/EndNote&gt;</w:instrText>
      </w:r>
      <w:r w:rsidR="00C9579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separate"/>
      </w:r>
      <w:r w:rsidR="00C95796" w:rsidRPr="00E56891">
        <w:rPr>
          <w:rFonts w:ascii="Arial" w:hAnsi="Arial" w:cs="Arial"/>
          <w:noProof/>
          <w:kern w:val="0"/>
          <w:sz w:val="22"/>
          <w:szCs w:val="22"/>
          <w:lang w:eastAsia="zh-CN"/>
          <w14:ligatures w14:val="none"/>
        </w:rPr>
        <w:t>[1]</w:t>
      </w:r>
      <w:r w:rsidR="00C9579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end"/>
      </w:r>
      <w:r w:rsidR="00C95796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CA7E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and </w:t>
      </w:r>
      <w:proofErr w:type="spellStart"/>
      <w:r w:rsidR="00CA7E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LECSFormer</w:t>
      </w:r>
      <w:proofErr w:type="spellEnd"/>
      <w:r w:rsidR="00CA7E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(baseline 2) </w:t>
      </w:r>
      <w:r w:rsidR="00C9579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begin"/>
      </w:r>
      <w:r w:rsidR="00C9579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instrText xml:space="preserve"> ADDIN EN.CITE &lt;EndNote&gt;&lt;Cite&gt;&lt;Author&gt;Chen&lt;/Author&gt;&lt;Year&gt;2023&lt;/Year&gt;&lt;RecNum&gt;136&lt;/RecNum&gt;&lt;DisplayText&gt;[2]&lt;/DisplayText&gt;&lt;record&gt;&lt;rec-number&gt;136&lt;/rec-number&gt;&lt;foreign-keys&gt;&lt;key app="EN" db-id="fdsa2vav1rzs9oetpwu5af2d5wxp95wdxw29" timestamp="1724373916" guid="fed848b5-66d1-4919-a918-2b0bd56b41e7"&gt;136&lt;/key&gt;&lt;/foreign-keys&gt;&lt;ref-type name="Journal Article"&gt;17&lt;/ref-type&gt;&lt;contributors&gt;&lt;authors&gt;&lt;author&gt;Chen, Junzhou&lt;/author&gt;&lt;author&gt;Zhao, Nan&lt;/author&gt;&lt;author&gt;Zhang, Ronghui&lt;/author&gt;&lt;author&gt;Chen, Long&lt;/author&gt;&lt;author&gt;Huang, Kai&lt;/author&gt;&lt;author&gt;Qiu, Zhijun&lt;/author&gt;&lt;/authors&gt;&lt;/contributors&gt;&lt;titles&gt;&lt;title&gt;Refined Crack Detection via LECSFormer for Autonomous Road Inspection Vehicles&lt;/title&gt;&lt;secondary-title&gt;IEEE Transactions on Intelligent Vehicles&lt;/secondary-title&gt;&lt;/titles&gt;&lt;periodical&gt;&lt;full-title&gt;IEEE Transactions on Intelligent Vehicles&lt;/full-title&gt;&lt;/periodical&gt;&lt;pages&gt;2049-2061&lt;/pages&gt;&lt;volume&gt;8&lt;/volume&gt;&lt;number&gt;3&lt;/number&gt;&lt;section&gt;2049&lt;/section&gt;&lt;dates&gt;&lt;year&gt;2023&lt;/year&gt;&lt;/dates&gt;&lt;isbn&gt;2379-8904&amp;#xD;2379-8858&lt;/isbn&gt;&lt;urls&gt;&lt;/urls&gt;&lt;electronic-resource-num&gt;10.1109/tiv.2022.3204583&lt;/electronic-resource-num&gt;&lt;/record&gt;&lt;/Cite&gt;&lt;/EndNote&gt;</w:instrText>
      </w:r>
      <w:r w:rsidR="00C9579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separate"/>
      </w:r>
      <w:r w:rsidR="00C95796" w:rsidRPr="00E56891">
        <w:rPr>
          <w:rFonts w:ascii="Arial" w:hAnsi="Arial" w:cs="Arial"/>
          <w:noProof/>
          <w:kern w:val="0"/>
          <w:sz w:val="22"/>
          <w:szCs w:val="22"/>
          <w:lang w:eastAsia="zh-CN"/>
          <w14:ligatures w14:val="none"/>
        </w:rPr>
        <w:t>[2]</w:t>
      </w:r>
      <w:r w:rsidR="00C95796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end"/>
      </w:r>
      <w:r w:rsidR="00B4215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using </w:t>
      </w:r>
      <w:r w:rsidR="002877F1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the </w:t>
      </w:r>
      <w:r w:rsidR="00B4215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F1 score. We are able to improve </w:t>
      </w:r>
      <w:r w:rsidR="00E31F72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on the RT100 dataset, while maintaining the same level on </w:t>
      </w:r>
      <w:r w:rsidR="002877F1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the </w:t>
      </w:r>
      <w:r w:rsidR="00E31F72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baseline concrete crack dataset CRKWH100 </w:t>
      </w:r>
      <w:r w:rsidR="00E31F72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begin"/>
      </w:r>
      <w:r w:rsidR="00E31F72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instrText xml:space="preserve"> ADDIN EN.CITE &lt;EndNote&gt;&lt;Cite&gt;&lt;Author&gt;Ma&lt;/Author&gt;&lt;Year&gt;2025&lt;/Year&gt;&lt;RecNum&gt;245&lt;/RecNum&gt;&lt;DisplayText&gt;[3]&lt;/DisplayText&gt;&lt;record&gt;&lt;rec-number&gt;245&lt;/rec-number&gt;&lt;foreign-keys&gt;&lt;key app="EN" db-id="fdsa2vav1rzs9oetpwu5af2d5wxp95wdxw29" timestamp="1757480121" guid="e576dcea-54df-4eb7-824b-c549c7cd46b5"&gt;245&lt;/key&gt;&lt;/foreign-keys&gt;&lt;ref-type name="Journal Article"&gt;17&lt;/ref-type&gt;&lt;contributors&gt;&lt;authors&gt;&lt;author&gt;Ma, Nachuan&lt;/author&gt;&lt;author&gt;Song, Zhengfei&lt;/author&gt;&lt;author&gt;Hu, Qiang&lt;/author&gt;&lt;author&gt;Liu, Chuang-Wei&lt;/author&gt;&lt;author&gt;Han, Yu&lt;/author&gt;&lt;author&gt;Zhang, Yanting&lt;/author&gt;&lt;author&gt;Fan, Rui&lt;/author&gt;&lt;author&gt;Xie, Lihua&lt;/author&gt;&lt;/authors&gt;&lt;/contributors&gt;&lt;titles&gt;&lt;title&gt;Vehicular Road Crack Detection with Deep Learning: A New Online Benchmark for Comprehensive Evaluation of Existing Algorithms&lt;/title&gt;&lt;secondary-title&gt;arXiv preprint arXiv:2503.18082&lt;/secondary-title&gt;&lt;/titles&gt;&lt;periodical&gt;&lt;full-title&gt;arXiv preprint arXiv:2503.18082&lt;/full-title&gt;&lt;/periodical&gt;&lt;dates&gt;&lt;year&gt;2025&lt;/year&gt;&lt;/dates&gt;&lt;urls&gt;&lt;/urls&gt;&lt;/record&gt;&lt;/Cite&gt;&lt;/EndNote&gt;</w:instrText>
      </w:r>
      <w:r w:rsidR="00E31F72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separate"/>
      </w:r>
      <w:r w:rsidR="00E31F72" w:rsidRPr="00E56891">
        <w:rPr>
          <w:rFonts w:ascii="Arial" w:hAnsi="Arial" w:cs="Arial"/>
          <w:noProof/>
          <w:kern w:val="0"/>
          <w:sz w:val="22"/>
          <w:szCs w:val="22"/>
          <w:lang w:eastAsia="zh-CN"/>
          <w14:ligatures w14:val="none"/>
        </w:rPr>
        <w:t>[3]</w:t>
      </w:r>
      <w:r w:rsidR="00E31F72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end"/>
      </w:r>
      <w:r w:rsidR="00E31F72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.</w:t>
      </w:r>
      <w:r w:rsidR="00DF655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C021FC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However, we still need to improve further to achieve better performance with more domain specific data. </w:t>
      </w:r>
      <w:r w:rsidR="00F754F9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We are working on documenting our</w:t>
      </w:r>
      <w:r w:rsidR="00DF655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report </w:t>
      </w:r>
      <w:r w:rsidR="002877F1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the </w:t>
      </w:r>
      <w:r w:rsidR="00731ED6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preliminary design in </w:t>
      </w:r>
      <w:r w:rsidR="00F754F9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our upcoming</w:t>
      </w:r>
      <w:r w:rsidR="002877F1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 </w:t>
      </w:r>
      <w:r w:rsidR="00731ED6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conference paper</w:t>
      </w:r>
      <w:r w:rsidR="00CA7E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71138C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begin"/>
      </w:r>
      <w:r w:rsidR="0071138C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instrText xml:space="preserve"> ADDIN EN.CITE &lt;EndNote&gt;&lt;Cite&gt;&lt;Author&gt;Xiao&lt;/Author&gt;&lt;Year&gt;2026&lt;/Year&gt;&lt;RecNum&gt;228&lt;/RecNum&gt;&lt;DisplayText&gt;[4]&lt;/DisplayText&gt;&lt;record&gt;&lt;rec-number&gt;228&lt;/rec-number&gt;&lt;foreign-keys&gt;&lt;key app="EN" db-id="fdsa2vav1rzs9oetpwu5af2d5wxp95wdxw29" timestamp="1757329493" guid="88820e6f-4650-427f-9108-571379b8643c"&gt;228&lt;/key&gt;&lt;/foreign-keys&gt;&lt;ref-type name="Conference Proceedings"&gt;10&lt;/ref-type&gt;&lt;contributors&gt;&lt;authors&gt;&lt;author&gt;Xiao, Haosong; &lt;/author&gt;&lt;author&gt;Shukla, Rishabh;&lt;/author&gt;&lt;author&gt;Ramesh, Yamini;&amp;#xD;Sarkar, Swarat;&lt;/author&gt;&lt;author&gt;Chaozhe R. He&lt;/author&gt;&lt;/authors&gt;&lt;/contributors&gt;&lt;titles&gt;&lt;title&gt;Infrastructure-guided continuous inspection of the bridge deck surface crack using connected automated vehicles&lt;/title&gt;&lt;secondary-title&gt;International Conference on Mobility: Operations, Services, and Technologies (MOST)&lt;/secondary-title&gt;&lt;/titles&gt;&lt;pages&gt;to appear&lt;/pages&gt;&lt;dates&gt;&lt;year&gt;2026&lt;/year&gt;&lt;/dates&gt;&lt;pub-location&gt;Detroit, MI&lt;/pub-location&gt;&lt;urls&gt;&lt;/urls&gt;&lt;/record&gt;&lt;/Cite&gt;&lt;/EndNote&gt;</w:instrText>
      </w:r>
      <w:r w:rsidR="0071138C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separate"/>
      </w:r>
      <w:r w:rsidR="0071138C" w:rsidRPr="00E56891">
        <w:rPr>
          <w:rFonts w:ascii="Arial" w:hAnsi="Arial" w:cs="Arial"/>
          <w:noProof/>
          <w:kern w:val="0"/>
          <w:sz w:val="22"/>
          <w:szCs w:val="22"/>
          <w:lang w:eastAsia="zh-CN"/>
          <w14:ligatures w14:val="none"/>
        </w:rPr>
        <w:t>[4]</w:t>
      </w:r>
      <w:r w:rsidR="0071138C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fldChar w:fldCharType="end"/>
      </w:r>
      <w:r w:rsidR="002C640E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.</w:t>
      </w:r>
    </w:p>
    <w:p w14:paraId="2AF63AAA" w14:textId="18F0498C" w:rsidR="00B4215D" w:rsidRPr="00E56891" w:rsidRDefault="00B4215D" w:rsidP="00087D90">
      <w:pPr>
        <w:ind w:left="72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</w:p>
    <w:p w14:paraId="62687C3C" w14:textId="3AB17140" w:rsidR="00A05500" w:rsidRPr="00E56891" w:rsidRDefault="00FB6B2D" w:rsidP="00FB6B2D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Task 1.2 </w:t>
      </w:r>
      <w:r w:rsidR="00807F59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[30%] 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We </w:t>
      </w:r>
      <w:r w:rsidR="0067601F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have started </w:t>
      </w:r>
      <w:r w:rsidR="00B243CB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the effort on </w:t>
      </w:r>
      <w:r w:rsidR="00B243CB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designing</w:t>
      </w:r>
      <w:r w:rsidR="00B243CB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1515F2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a protocol </w:t>
      </w:r>
      <w:r w:rsidR="005B00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that </w:t>
      </w:r>
      <w:r w:rsidR="00CF55C7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puts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infrastructure at the center role to coordinate vehicle detection tasks and aggregate detection results, aligning with detections from other means (e.g., manual detection reports) to deliver a continuous deck condition state assessment workflow.</w:t>
      </w:r>
      <w:r w:rsidR="005B00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We have just </w:t>
      </w:r>
      <w:r w:rsidR="00A05500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kicked</w:t>
      </w:r>
      <w:r w:rsidR="005B0097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off this effort and are expected to report</w:t>
      </w:r>
      <w:r w:rsidR="00A05500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more in next quarter.</w:t>
      </w:r>
    </w:p>
    <w:p w14:paraId="70BE84EA" w14:textId="59991FDE" w:rsidR="00FB6B2D" w:rsidRPr="00E56891" w:rsidRDefault="005B0097" w:rsidP="00FB6B2D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FB6B2D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</w:t>
      </w:r>
    </w:p>
    <w:p w14:paraId="57FDEC68" w14:textId="00FD0174" w:rsidR="00FB6B2D" w:rsidRPr="00E56891" w:rsidRDefault="00FB6B2D" w:rsidP="00FB6B2D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Task 1.3 </w:t>
      </w:r>
      <w:r w:rsidR="00807F59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[0</w:t>
      </w:r>
      <w:r w:rsidR="00FD7A2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%</w:t>
      </w:r>
      <w:r w:rsidR="00807F59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] </w:t>
      </w:r>
      <w:r w:rsidR="00A05500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We have not </w:t>
      </w:r>
      <w:r w:rsidR="00FD7A2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started</w:t>
      </w:r>
      <w:r w:rsidR="00A05500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this effort in this quarter.</w:t>
      </w:r>
    </w:p>
    <w:p w14:paraId="76F58DF7" w14:textId="77777777" w:rsidR="00592929" w:rsidRPr="00E56891" w:rsidRDefault="00592929" w:rsidP="00FB6B2D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</w:p>
    <w:p w14:paraId="43634519" w14:textId="422E170C" w:rsidR="00FB6B2D" w:rsidRPr="00E56891" w:rsidRDefault="00FB6B2D" w:rsidP="00FB6B2D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Task 2</w:t>
      </w:r>
      <w:r w:rsidR="00C2144B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</w:t>
      </w:r>
      <w:r w:rsidR="00807F59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[10%]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: </w:t>
      </w:r>
    </w:p>
    <w:p w14:paraId="525E9876" w14:textId="39394790" w:rsidR="00FB6B2D" w:rsidRPr="00E56891" w:rsidRDefault="00FB6B2D" w:rsidP="00FB6B2D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lastRenderedPageBreak/>
        <w:t>Task 2.1</w:t>
      </w:r>
      <w:r w:rsidR="00807F59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[</w:t>
      </w:r>
      <w:r w:rsidR="00FD7A2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2</w:t>
      </w:r>
      <w:r w:rsidR="00807F59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0</w:t>
      </w:r>
      <w:r w:rsidR="00490269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%] With</w:t>
      </w:r>
      <w:r w:rsidR="008611EF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our colleague</w:t>
      </w:r>
      <w:r w:rsidR="00946969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s</w:t>
      </w:r>
      <w:r w:rsidR="008611EF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Prof. Darrell K</w:t>
      </w:r>
      <w:r w:rsidR="003B476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a</w:t>
      </w:r>
      <w:r w:rsidR="008611EF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minski</w:t>
      </w:r>
      <w:r w:rsidR="003B476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and Prof. Pinar Ok</w:t>
      </w:r>
      <w:r w:rsidR="00FF54A9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um</w:t>
      </w:r>
      <w:r w:rsidR="003B476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us</w:t>
      </w:r>
      <w:r w:rsidR="00FF54A9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, we have established </w:t>
      </w:r>
      <w:r w:rsidR="00FD7A2C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a connection with the local NYS DOT office and are acquiring necessary information about the bridges while launching workforce development activities through joint workshops and discussions</w:t>
      </w:r>
      <w:r w:rsidR="00861836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, etc.</w:t>
      </w:r>
      <w:r w:rsidR="003B476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8611EF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2C640E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We are expected to report </w:t>
      </w:r>
      <w:r w:rsidR="00F300F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more </w:t>
      </w:r>
      <w:r w:rsidR="005777DD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updates</w:t>
      </w:r>
      <w:r w:rsidR="00F300F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next quarter</w:t>
      </w:r>
      <w:r w:rsidR="00490269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.</w:t>
      </w:r>
    </w:p>
    <w:p w14:paraId="42666930" w14:textId="77777777" w:rsidR="00490269" w:rsidRDefault="00490269" w:rsidP="00FB6B2D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</w:p>
    <w:p w14:paraId="3E646095" w14:textId="657B3328" w:rsidR="007F292F" w:rsidRPr="00E56891" w:rsidRDefault="00FB6B2D" w:rsidP="00FB6B2D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Task 2.2 </w:t>
      </w:r>
      <w:r w:rsidR="00FD7A2C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[0</w:t>
      </w:r>
      <w:r w:rsidR="00FD7A2C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%</w:t>
      </w:r>
      <w:r w:rsidR="00FD7A2C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] </w:t>
      </w:r>
      <w:r w:rsidR="002C640E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We have not started this effort in this quarter.</w:t>
      </w:r>
    </w:p>
    <w:p w14:paraId="24FB01F0" w14:textId="77777777" w:rsidR="00D27A38" w:rsidRPr="00E56891" w:rsidRDefault="00D27A38" w:rsidP="00C9688F">
      <w:pPr>
        <w:ind w:left="360"/>
        <w:rPr>
          <w:rFonts w:ascii="Arial" w:eastAsia="Times New Roman" w:hAnsi="Arial" w:cs="Arial"/>
          <w:kern w:val="0"/>
          <w:sz w:val="22"/>
          <w:szCs w:val="22"/>
          <w:highlight w:val="lightGray"/>
          <w14:ligatures w14:val="none"/>
        </w:rPr>
      </w:pPr>
    </w:p>
    <w:p w14:paraId="1FD8049E" w14:textId="10A55BEE" w:rsidR="003C176D" w:rsidRPr="00E56891" w:rsidRDefault="00D27A38" w:rsidP="00326C9B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Percent </w:t>
      </w:r>
      <w:r w:rsidR="008A3EE0" w:rsidRPr="00E56891">
        <w:rPr>
          <w:rFonts w:ascii="Arial" w:hAnsi="Arial" w:cs="Arial"/>
          <w:sz w:val="22"/>
          <w:szCs w:val="22"/>
        </w:rPr>
        <w:t xml:space="preserve">of research project </w:t>
      </w:r>
      <w:r w:rsidRPr="00E56891">
        <w:rPr>
          <w:rFonts w:ascii="Arial" w:hAnsi="Arial" w:cs="Arial"/>
          <w:sz w:val="22"/>
          <w:szCs w:val="22"/>
        </w:rPr>
        <w:t>completed</w:t>
      </w:r>
    </w:p>
    <w:p w14:paraId="699DB7C6" w14:textId="01B75D63" w:rsidR="003C176D" w:rsidRPr="00E56891" w:rsidRDefault="00FA626C" w:rsidP="00C9688F">
      <w:pPr>
        <w:pStyle w:val="ListParagraph"/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We </w:t>
      </w:r>
      <w:r w:rsidR="00245A4A" w:rsidRPr="00E56891">
        <w:rPr>
          <w:rFonts w:ascii="Arial" w:hAnsi="Arial" w:cs="Arial"/>
          <w:sz w:val="22"/>
          <w:szCs w:val="22"/>
        </w:rPr>
        <w:t>estimate that 25% of the total project will be completed by</w:t>
      </w:r>
      <w:r w:rsidRPr="00E56891">
        <w:rPr>
          <w:rFonts w:ascii="Arial" w:hAnsi="Arial" w:cs="Arial"/>
          <w:sz w:val="22"/>
          <w:szCs w:val="22"/>
        </w:rPr>
        <w:t xml:space="preserve"> the end of this quarter.</w:t>
      </w:r>
    </w:p>
    <w:p w14:paraId="33FEC10D" w14:textId="77777777" w:rsidR="003C176D" w:rsidRPr="00E56891" w:rsidRDefault="003C176D" w:rsidP="00C9688F">
      <w:pPr>
        <w:pStyle w:val="ListParagraph"/>
        <w:ind w:left="360"/>
        <w:rPr>
          <w:rFonts w:ascii="Arial" w:hAnsi="Arial" w:cs="Arial"/>
          <w:sz w:val="22"/>
          <w:szCs w:val="22"/>
        </w:rPr>
      </w:pPr>
    </w:p>
    <w:p w14:paraId="67945FEB" w14:textId="64C949A8" w:rsidR="00A05C80" w:rsidRPr="00E56891" w:rsidRDefault="007A7D1B" w:rsidP="00555C6D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Expected progress </w:t>
      </w:r>
      <w:r w:rsidR="00830685" w:rsidRPr="00E56891">
        <w:rPr>
          <w:rFonts w:ascii="Arial" w:hAnsi="Arial" w:cs="Arial"/>
          <w:sz w:val="22"/>
          <w:szCs w:val="22"/>
        </w:rPr>
        <w:t>for</w:t>
      </w:r>
      <w:r w:rsidRPr="00E56891">
        <w:rPr>
          <w:rFonts w:ascii="Arial" w:hAnsi="Arial" w:cs="Arial"/>
          <w:sz w:val="22"/>
          <w:szCs w:val="22"/>
        </w:rPr>
        <w:t xml:space="preserve"> next quarter</w:t>
      </w:r>
    </w:p>
    <w:p w14:paraId="67315672" w14:textId="111D7123" w:rsidR="007F292F" w:rsidRPr="00E56891" w:rsidRDefault="005777DD" w:rsidP="00C9688F">
      <w:pPr>
        <w:ind w:left="360"/>
        <w:rPr>
          <w:rFonts w:ascii="Arial" w:hAnsi="Arial" w:cs="Arial"/>
          <w:kern w:val="0"/>
          <w:sz w:val="22"/>
          <w:szCs w:val="22"/>
          <w:lang w:eastAsia="zh-CN"/>
          <w14:ligatures w14:val="none"/>
        </w:rPr>
      </w:pPr>
      <w:r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We are expected to wrap up Task 1 in the next quarter by collecting </w:t>
      </w:r>
      <w:r w:rsidR="0068709D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additional data and baselining several</w:t>
      </w:r>
      <w:r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models. We are expected to make major progress </w:t>
      </w:r>
      <w:r w:rsidR="0068709D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on Tasks 1.2 and 2.1, </w:t>
      </w:r>
      <w:r w:rsidR="0068709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targeting </w:t>
      </w:r>
      <w:r w:rsidR="00924164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project</w:t>
      </w:r>
      <w:r w:rsidR="0068709D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 </w:t>
      </w:r>
      <w:r w:rsidR="0068709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progress </w:t>
      </w:r>
      <w:r w:rsidR="0068709D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>to</w:t>
      </w:r>
      <w:r w:rsidR="0068709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wards</w:t>
      </w:r>
      <w:r w:rsidR="0068709D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 60%</w:t>
      </w:r>
      <w:r w:rsidR="0068709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68709D" w:rsidRPr="00E56891">
        <w:rPr>
          <w:rFonts w:ascii="Arial" w:hAnsi="Arial" w:cs="Arial"/>
          <w:kern w:val="0"/>
          <w:sz w:val="22"/>
          <w:szCs w:val="22"/>
          <w:lang w:eastAsia="zh-CN"/>
          <w14:ligatures w14:val="none"/>
        </w:rPr>
        <w:t xml:space="preserve">by the end of the </w:t>
      </w:r>
      <w:r w:rsidR="00111A78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next</w:t>
      </w:r>
      <w:r w:rsidR="003A2885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</w:t>
      </w:r>
      <w:r w:rsidR="00111A78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quarter.</w:t>
      </w:r>
    </w:p>
    <w:p w14:paraId="35956696" w14:textId="77777777" w:rsidR="00830685" w:rsidRPr="00E56891" w:rsidRDefault="00830685" w:rsidP="00C9688F">
      <w:pPr>
        <w:ind w:left="360"/>
        <w:rPr>
          <w:rFonts w:ascii="Arial" w:hAnsi="Arial" w:cs="Arial"/>
          <w:sz w:val="22"/>
          <w:szCs w:val="22"/>
        </w:rPr>
      </w:pPr>
    </w:p>
    <w:p w14:paraId="6913EFE9" w14:textId="47D381F5" w:rsidR="00830685" w:rsidRPr="00E56891" w:rsidRDefault="00830685" w:rsidP="00830685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Educational outreach and </w:t>
      </w:r>
      <w:r w:rsidR="00B94388" w:rsidRPr="00E56891">
        <w:rPr>
          <w:rFonts w:ascii="Arial" w:hAnsi="Arial" w:cs="Arial"/>
          <w:sz w:val="22"/>
          <w:szCs w:val="22"/>
        </w:rPr>
        <w:t>workforce development</w:t>
      </w:r>
    </w:p>
    <w:p w14:paraId="383C6485" w14:textId="73C0B000" w:rsidR="00742DB6" w:rsidRPr="00E56891" w:rsidRDefault="00207400" w:rsidP="00C9688F">
      <w:pPr>
        <w:pStyle w:val="ListParagraph"/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The research team has been actively participating </w:t>
      </w:r>
      <w:r w:rsidR="0068709D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in educational outreach in events, engaging in workforce development on connectivity, automation, and transportation </w:t>
      </w:r>
      <w:r w:rsidR="0068709D" w:rsidRPr="00E56891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>s</w:t>
      </w:r>
      <w:r w:rsidR="00973F25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ystems</w:t>
      </w:r>
      <w:r w:rsidR="007B6531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. One of the spotlight events is the Engineers’ Week at the Buffalo Museum of Science in Buffalo, New York, on </w:t>
      </w:r>
      <w:r w:rsidR="0067681A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February 21</w:t>
      </w:r>
      <w:r w:rsidR="0067681A" w:rsidRPr="00E56891">
        <w:rPr>
          <w:rFonts w:ascii="Arial" w:eastAsia="Times New Roman" w:hAnsi="Arial" w:cs="Arial"/>
          <w:kern w:val="0"/>
          <w:sz w:val="22"/>
          <w:szCs w:val="22"/>
          <w:vertAlign w:val="superscript"/>
          <w14:ligatures w14:val="none"/>
        </w:rPr>
        <w:t>st</w:t>
      </w:r>
      <w:r w:rsidR="0067681A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, 2026</w:t>
      </w:r>
      <w:r w:rsidR="007B6531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.</w:t>
      </w:r>
    </w:p>
    <w:p w14:paraId="4C1F719D" w14:textId="77777777" w:rsidR="0002293C" w:rsidRPr="00E56891" w:rsidRDefault="0002293C" w:rsidP="00C9688F">
      <w:pPr>
        <w:pStyle w:val="ListParagraph"/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</w:p>
    <w:p w14:paraId="1FB33C0D" w14:textId="30080289" w:rsidR="00BB31EE" w:rsidRPr="00E56891" w:rsidRDefault="00BB31EE" w:rsidP="00C9688F">
      <w:pPr>
        <w:ind w:left="360"/>
        <w:rPr>
          <w:rFonts w:ascii="Arial" w:eastAsia="Times New Roman" w:hAnsi="Arial" w:cs="Arial"/>
          <w:sz w:val="22"/>
          <w:szCs w:val="22"/>
        </w:rPr>
      </w:pPr>
      <w:r w:rsidRPr="00E56891">
        <w:rPr>
          <w:rFonts w:ascii="Arial" w:eastAsia="Times New Roman" w:hAnsi="Arial" w:cs="Arial"/>
          <w:sz w:val="22"/>
          <w:szCs w:val="22"/>
        </w:rPr>
        <w:t xml:space="preserve">The whole team </w:t>
      </w:r>
      <w:r w:rsidR="00D35556" w:rsidRPr="00E56891">
        <w:rPr>
          <w:rFonts w:ascii="Arial" w:eastAsia="Times New Roman" w:hAnsi="Arial" w:cs="Arial"/>
          <w:sz w:val="22"/>
          <w:szCs w:val="22"/>
        </w:rPr>
        <w:t xml:space="preserve">of UB </w:t>
      </w:r>
      <w:r w:rsidRPr="00E56891">
        <w:rPr>
          <w:rFonts w:ascii="Arial" w:eastAsia="Times New Roman" w:hAnsi="Arial" w:cs="Arial"/>
          <w:sz w:val="22"/>
          <w:szCs w:val="22"/>
        </w:rPr>
        <w:t xml:space="preserve">Safe and Autonomous </w:t>
      </w:r>
      <w:r w:rsidR="00D35556" w:rsidRPr="00E56891">
        <w:rPr>
          <w:rFonts w:ascii="Arial" w:eastAsia="Times New Roman" w:hAnsi="Arial" w:cs="Arial"/>
          <w:sz w:val="22"/>
          <w:szCs w:val="22"/>
        </w:rPr>
        <w:t xml:space="preserve">Systems (SEAS) </w:t>
      </w:r>
      <w:r w:rsidRPr="00E56891">
        <w:rPr>
          <w:rFonts w:ascii="Arial" w:eastAsia="Times New Roman" w:hAnsi="Arial" w:cs="Arial"/>
          <w:sz w:val="22"/>
          <w:szCs w:val="22"/>
        </w:rPr>
        <w:t>Lab</w:t>
      </w:r>
      <w:r w:rsidR="00CC7184" w:rsidRPr="00E56891">
        <w:rPr>
          <w:rFonts w:ascii="Arial" w:eastAsia="Times New Roman" w:hAnsi="Arial" w:cs="Arial"/>
          <w:sz w:val="22"/>
          <w:szCs w:val="22"/>
        </w:rPr>
        <w:t xml:space="preserve">, directed by PI Chaozhe He, provided hands-on demonstrations for the </w:t>
      </w:r>
      <w:r w:rsidR="00F34C90" w:rsidRPr="00E56891">
        <w:rPr>
          <w:rFonts w:ascii="Arial" w:eastAsia="Times New Roman" w:hAnsi="Arial" w:cs="Arial"/>
          <w:sz w:val="22"/>
          <w:szCs w:val="22"/>
        </w:rPr>
        <w:t>public</w:t>
      </w:r>
      <w:r w:rsidR="00CC7184" w:rsidRPr="00E56891">
        <w:rPr>
          <w:rFonts w:ascii="Arial" w:eastAsia="Times New Roman" w:hAnsi="Arial" w:cs="Arial"/>
          <w:sz w:val="22"/>
          <w:szCs w:val="22"/>
        </w:rPr>
        <w:t>,</w:t>
      </w:r>
      <w:r w:rsidR="004102FE" w:rsidRPr="00E56891">
        <w:rPr>
          <w:rFonts w:ascii="Arial" w:eastAsia="Times New Roman" w:hAnsi="Arial" w:cs="Arial"/>
          <w:sz w:val="22"/>
          <w:szCs w:val="22"/>
        </w:rPr>
        <w:t xml:space="preserve"> showcasing how connectivity and automation could give safer transportation systems and workforce </w:t>
      </w:r>
      <w:r w:rsidR="00CC7184" w:rsidRPr="00E56891">
        <w:rPr>
          <w:rFonts w:ascii="Arial" w:eastAsia="Times New Roman" w:hAnsi="Arial" w:cs="Arial"/>
          <w:sz w:val="22"/>
          <w:szCs w:val="22"/>
        </w:rPr>
        <w:t xml:space="preserve">environments. </w:t>
      </w:r>
      <w:r w:rsidRPr="00E56891">
        <w:rPr>
          <w:rFonts w:ascii="Arial" w:eastAsia="Times New Roman" w:hAnsi="Arial" w:cs="Arial"/>
          <w:sz w:val="22"/>
          <w:szCs w:val="22"/>
        </w:rPr>
        <w:t xml:space="preserve"> </w:t>
      </w:r>
    </w:p>
    <w:p w14:paraId="18D70BC5" w14:textId="77777777" w:rsidR="00BB31EE" w:rsidRPr="00E56891" w:rsidRDefault="00BB31EE" w:rsidP="00C9688F">
      <w:pPr>
        <w:ind w:left="360"/>
        <w:rPr>
          <w:rFonts w:ascii="Arial" w:eastAsia="Times New Roman" w:hAnsi="Arial" w:cs="Arial"/>
          <w:sz w:val="22"/>
          <w:szCs w:val="22"/>
        </w:rPr>
      </w:pPr>
    </w:p>
    <w:p w14:paraId="2EA636B4" w14:textId="3A137E0A" w:rsidR="00830685" w:rsidRPr="00E56891" w:rsidRDefault="00BB31EE" w:rsidP="00C9688F">
      <w:pPr>
        <w:ind w:left="360"/>
        <w:rPr>
          <w:rFonts w:ascii="Arial" w:eastAsia="Times New Roman" w:hAnsi="Arial" w:cs="Arial"/>
          <w:sz w:val="22"/>
          <w:szCs w:val="22"/>
          <w:highlight w:val="lightGray"/>
        </w:rPr>
      </w:pPr>
      <w:r w:rsidRPr="00E56891">
        <w:rPr>
          <w:rFonts w:ascii="Arial" w:eastAsia="Times New Roman" w:hAnsi="Arial" w:cs="Arial"/>
          <w:noProof/>
          <w:kern w:val="0"/>
          <w:sz w:val="22"/>
          <w:szCs w:val="22"/>
          <w14:ligatures w14:val="none"/>
        </w:rPr>
        <w:drawing>
          <wp:inline distT="0" distB="0" distL="0" distR="0" wp14:anchorId="4F28AFC4" wp14:editId="79A6FCE5">
            <wp:extent cx="5937250" cy="1416050"/>
            <wp:effectExtent l="0" t="0" r="6350" b="0"/>
            <wp:docPr id="40903834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12C1CE" w14:textId="77777777" w:rsidR="00AE75B6" w:rsidRPr="00E56891" w:rsidRDefault="00AE75B6" w:rsidP="00C9688F">
      <w:pPr>
        <w:ind w:left="360"/>
        <w:rPr>
          <w:rFonts w:ascii="Arial" w:eastAsia="Times New Roman" w:hAnsi="Arial" w:cs="Arial"/>
          <w:sz w:val="22"/>
          <w:szCs w:val="22"/>
          <w:highlight w:val="lightGray"/>
        </w:rPr>
      </w:pPr>
    </w:p>
    <w:p w14:paraId="321F8718" w14:textId="0E71CBE8" w:rsidR="00AE75B6" w:rsidRPr="00E56891" w:rsidRDefault="00AE75B6" w:rsidP="00AE75B6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The research team actively participated in all TRANS-IPIC Monthly Webinars. The team is scheduled to present research findings at the TRANS-IPIC workshop on April 1</w:t>
      </w:r>
      <w:r w:rsidR="0004281D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4,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202</w:t>
      </w:r>
      <w:r w:rsidR="0004281D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6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.</w:t>
      </w:r>
    </w:p>
    <w:p w14:paraId="29AD85EF" w14:textId="77777777" w:rsidR="0002293C" w:rsidRPr="00E56891" w:rsidRDefault="0002293C" w:rsidP="00C9688F">
      <w:pPr>
        <w:ind w:left="360"/>
        <w:rPr>
          <w:rFonts w:ascii="Arial" w:eastAsia="Times New Roman" w:hAnsi="Arial" w:cs="Arial"/>
          <w:sz w:val="22"/>
          <w:szCs w:val="22"/>
          <w:highlight w:val="lightGray"/>
        </w:rPr>
      </w:pPr>
    </w:p>
    <w:p w14:paraId="32BCE548" w14:textId="3580D04D" w:rsidR="000A7CC0" w:rsidRPr="00E56891" w:rsidRDefault="000A7CC0" w:rsidP="000A7CC0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Technology Transfer</w:t>
      </w:r>
    </w:p>
    <w:p w14:paraId="1C75BFA3" w14:textId="3A993BA6" w:rsidR="000A7CC0" w:rsidRPr="00E56891" w:rsidRDefault="003B0EE6" w:rsidP="00C9688F">
      <w:pPr>
        <w:pStyle w:val="ListParagraph"/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N/A</w:t>
      </w:r>
    </w:p>
    <w:p w14:paraId="79B0FDC9" w14:textId="74394CB6" w:rsidR="00C42E43" w:rsidRPr="00E56891" w:rsidRDefault="00C42E43" w:rsidP="00C9688F">
      <w:pPr>
        <w:ind w:left="360"/>
        <w:rPr>
          <w:rFonts w:ascii="Arial" w:hAnsi="Arial" w:cs="Arial"/>
          <w:sz w:val="22"/>
          <w:szCs w:val="22"/>
        </w:rPr>
      </w:pPr>
    </w:p>
    <w:p w14:paraId="2A85996E" w14:textId="488DA164" w:rsidR="00F67700" w:rsidRPr="00E56891" w:rsidRDefault="00846B94" w:rsidP="00657165">
      <w:pPr>
        <w:rPr>
          <w:rFonts w:ascii="Arial" w:hAnsi="Arial" w:cs="Arial"/>
          <w:b/>
          <w:bCs/>
          <w:sz w:val="22"/>
          <w:szCs w:val="22"/>
          <w:u w:val="single"/>
        </w:rPr>
      </w:pPr>
      <w:r w:rsidRPr="00E56891">
        <w:rPr>
          <w:rFonts w:ascii="Arial" w:hAnsi="Arial" w:cs="Arial"/>
          <w:b/>
          <w:bCs/>
          <w:sz w:val="22"/>
          <w:szCs w:val="22"/>
          <w:u w:val="single"/>
        </w:rPr>
        <w:t>Research Contribution</w:t>
      </w:r>
      <w:r w:rsidR="00016F9C" w:rsidRPr="00E56891">
        <w:rPr>
          <w:rFonts w:ascii="Arial" w:hAnsi="Arial" w:cs="Arial"/>
          <w:b/>
          <w:bCs/>
          <w:sz w:val="22"/>
          <w:szCs w:val="22"/>
          <w:u w:val="single"/>
        </w:rPr>
        <w:t>:</w:t>
      </w:r>
    </w:p>
    <w:p w14:paraId="08C3C708" w14:textId="77777777" w:rsidR="00942FA6" w:rsidRPr="00E56891" w:rsidRDefault="00942FA6" w:rsidP="00657165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Papers that include TRANS-IPIC UTC in the acknowledgments section:</w:t>
      </w:r>
    </w:p>
    <w:p w14:paraId="2E687463" w14:textId="77777777" w:rsidR="00D27462" w:rsidRPr="00E56891" w:rsidRDefault="00D27462" w:rsidP="00C9688F">
      <w:pPr>
        <w:pStyle w:val="ListParagraph"/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</w:p>
    <w:p w14:paraId="4A307F7B" w14:textId="4B834078" w:rsidR="00D27462" w:rsidRPr="00E56891" w:rsidRDefault="0081188F" w:rsidP="00C9688F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H. Xiao, Y. Ramesh, R. Shukla, S. Sarkar, C. R. He. Infrastructure-Guided Connectivity-Enhanced Road Crack Detection and Estimation. The Fourth IEEE International Conference on Mobility: Operations, Services, and Technologies (MOST), Detroit, MI, May 2026</w:t>
      </w:r>
      <w:r w:rsidR="00924164">
        <w:rPr>
          <w:rFonts w:ascii="Arial" w:hAnsi="Arial" w:cs="Arial" w:hint="eastAsia"/>
          <w:kern w:val="0"/>
          <w:sz w:val="22"/>
          <w:szCs w:val="22"/>
          <w:lang w:eastAsia="zh-CN"/>
          <w14:ligatures w14:val="none"/>
        </w:rPr>
        <w:t xml:space="preserve"> (to appear)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.</w:t>
      </w:r>
    </w:p>
    <w:p w14:paraId="127DAC03" w14:textId="77777777" w:rsidR="0081188F" w:rsidRPr="00E56891" w:rsidRDefault="0081188F" w:rsidP="00C9688F">
      <w:pPr>
        <w:ind w:left="360"/>
        <w:rPr>
          <w:rFonts w:ascii="Arial" w:hAnsi="Arial" w:cs="Arial"/>
          <w:sz w:val="22"/>
          <w:szCs w:val="22"/>
        </w:rPr>
      </w:pPr>
    </w:p>
    <w:p w14:paraId="2C39428A" w14:textId="027B3FEE" w:rsidR="00942FA6" w:rsidRPr="00E56891" w:rsidRDefault="00942FA6" w:rsidP="00657165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Presentations and Posters of TRANS-IPIC funded research:</w:t>
      </w:r>
    </w:p>
    <w:p w14:paraId="081FAF16" w14:textId="3305236D" w:rsidR="004B7625" w:rsidRPr="00E56891" w:rsidRDefault="00934EF5" w:rsidP="00C9688F">
      <w:pPr>
        <w:pStyle w:val="ListParagraph"/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lastRenderedPageBreak/>
        <w:t xml:space="preserve">PI Chaozhe He and </w:t>
      </w:r>
      <w:r w:rsidR="003C5EF2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PhD Student Haosong Xiao 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gave presentation</w:t>
      </w:r>
      <w:r w:rsidR="00D63016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s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at </w:t>
      </w:r>
      <w:r w:rsidR="00FD68DF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the 5th Modeling, Estimation and Control Conference (MECC 2025)</w:t>
      </w:r>
      <w:r w:rsidR="00D63016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on October 8</w:t>
      </w:r>
      <w:r w:rsidR="00D63016" w:rsidRPr="00E56891">
        <w:rPr>
          <w:rFonts w:ascii="Arial" w:eastAsia="Times New Roman" w:hAnsi="Arial" w:cs="Arial"/>
          <w:kern w:val="0"/>
          <w:sz w:val="22"/>
          <w:szCs w:val="22"/>
          <w:vertAlign w:val="superscript"/>
          <w14:ligatures w14:val="none"/>
        </w:rPr>
        <w:t>th</w:t>
      </w:r>
      <w:proofErr w:type="gramStart"/>
      <w:r w:rsidR="00D63016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2025</w:t>
      </w:r>
      <w:proofErr w:type="gramEnd"/>
      <w:r w:rsidR="00FD68DF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, reporting </w:t>
      </w:r>
      <w:r w:rsidR="00D63016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results from research funded in this project</w:t>
      </w:r>
    </w:p>
    <w:p w14:paraId="3DD3C7EA" w14:textId="45CDD15B" w:rsidR="00D63016" w:rsidRPr="00E56891" w:rsidRDefault="00A2706F" w:rsidP="00A2706F">
      <w:pPr>
        <w:pStyle w:val="ListParagraph"/>
        <w:ind w:left="360"/>
        <w:jc w:val="center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noProof/>
          <w:sz w:val="22"/>
          <w:szCs w:val="22"/>
        </w:rPr>
        <w:drawing>
          <wp:inline distT="0" distB="0" distL="0" distR="0" wp14:anchorId="03E55BF7" wp14:editId="7BBB09EB">
            <wp:extent cx="4413030" cy="1593850"/>
            <wp:effectExtent l="0" t="0" r="6985" b="6350"/>
            <wp:docPr id="448795427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999" cy="15967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A8CA4F" w14:textId="77777777" w:rsidR="00D63016" w:rsidRPr="00E56891" w:rsidRDefault="00D63016" w:rsidP="00C9688F">
      <w:pPr>
        <w:pStyle w:val="ListParagraph"/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</w:p>
    <w:p w14:paraId="2776E4C6" w14:textId="23B8D60B" w:rsidR="004B7625" w:rsidRPr="00E56891" w:rsidRDefault="000618EC" w:rsidP="00C9688F">
      <w:pPr>
        <w:pStyle w:val="ListParagraph"/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PhD Student Haosong Xiao entered </w:t>
      </w:r>
      <w:r w:rsidR="003A00FC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poster competition at 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UB </w:t>
      </w:r>
      <w:r w:rsidR="00CA3E35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Mechanical and Aerospace Engineering (MAE) and </w:t>
      </w:r>
      <w:r w:rsidR="003A00FC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at </w:t>
      </w:r>
      <w:r w:rsidR="00CA3E35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School of Engineering and Applied Sciences (SEAS)</w:t>
      </w:r>
      <w:r w:rsidR="003A00FC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>, won 2</w:t>
      </w:r>
      <w:r w:rsidR="003A00FC" w:rsidRPr="00E56891">
        <w:rPr>
          <w:rFonts w:ascii="Arial" w:eastAsia="Times New Roman" w:hAnsi="Arial" w:cs="Arial"/>
          <w:kern w:val="0"/>
          <w:sz w:val="22"/>
          <w:szCs w:val="22"/>
          <w:vertAlign w:val="superscript"/>
          <w14:ligatures w14:val="none"/>
        </w:rPr>
        <w:t>nd</w:t>
      </w:r>
      <w:r w:rsidR="003A00FC"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 place</w:t>
      </w:r>
    </w:p>
    <w:p w14:paraId="32964A0D" w14:textId="1596EF4F" w:rsidR="000618EC" w:rsidRPr="00E56891" w:rsidRDefault="00A2706F" w:rsidP="00A2706F">
      <w:pPr>
        <w:pStyle w:val="ListParagraph"/>
        <w:ind w:left="360"/>
        <w:jc w:val="center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noProof/>
          <w:sz w:val="22"/>
          <w:szCs w:val="22"/>
        </w:rPr>
        <w:drawing>
          <wp:inline distT="0" distB="0" distL="0" distR="0" wp14:anchorId="12B499A9" wp14:editId="7227CB9C">
            <wp:extent cx="5181600" cy="1810238"/>
            <wp:effectExtent l="0" t="0" r="0" b="0"/>
            <wp:docPr id="4238878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2798" cy="181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111B0B" w14:textId="77777777" w:rsidR="003A00FC" w:rsidRPr="00E56891" w:rsidRDefault="003A00FC" w:rsidP="00C9688F">
      <w:pPr>
        <w:pStyle w:val="ListParagraph"/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</w:p>
    <w:p w14:paraId="246B61CF" w14:textId="3AEF36B3" w:rsidR="00D27462" w:rsidRPr="00E56891" w:rsidRDefault="00691DD5" w:rsidP="00691DD5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i/>
          <w:iCs/>
          <w:kern w:val="0"/>
          <w:sz w:val="22"/>
          <w:szCs w:val="22"/>
          <w14:ligatures w14:val="none"/>
        </w:rPr>
        <w:t>The World’s First Infrastructure-Guided, Connectivity-Enhanced Approach for Road Crack Detection and Estimation</w:t>
      </w: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, H. Xiao, Y. Ramesh, R. Shukla, S. Sarkar, C. R. He. </w:t>
      </w:r>
    </w:p>
    <w:p w14:paraId="0988E8DC" w14:textId="77777777" w:rsidR="00CA4E5D" w:rsidRPr="00E56891" w:rsidRDefault="00CA4E5D" w:rsidP="00C9688F">
      <w:pPr>
        <w:ind w:left="360"/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</w:p>
    <w:p w14:paraId="6533ADD8" w14:textId="0A2A7B58" w:rsidR="00D27462" w:rsidRPr="00E56891" w:rsidRDefault="00D27462" w:rsidP="00D27462">
      <w:pPr>
        <w:pStyle w:val="ListParagraph"/>
        <w:numPr>
          <w:ilvl w:val="0"/>
          <w:numId w:val="2"/>
        </w:numPr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E56891">
        <w:rPr>
          <w:rFonts w:ascii="Arial" w:eastAsia="Times New Roman" w:hAnsi="Arial" w:cs="Arial"/>
          <w:kern w:val="0"/>
          <w:sz w:val="22"/>
          <w:szCs w:val="22"/>
          <w14:ligatures w14:val="none"/>
        </w:rPr>
        <w:t xml:space="preserve">Please list any other events or activities that highlights the work of TRANS-IPIC occurring at your university (please include any pictures or figures you may have). Similarly, please list any references to TRANS-IPIC in the news or interviews from your research. </w:t>
      </w:r>
    </w:p>
    <w:p w14:paraId="128558EB" w14:textId="68EBEB14" w:rsidR="00BB0981" w:rsidRPr="00E56891" w:rsidRDefault="00BB0981" w:rsidP="00C9688F">
      <w:pPr>
        <w:pStyle w:val="ListParagraph"/>
        <w:ind w:left="360"/>
        <w:rPr>
          <w:rFonts w:ascii="Arial" w:hAnsi="Arial" w:cs="Arial"/>
          <w:sz w:val="22"/>
          <w:szCs w:val="22"/>
        </w:rPr>
      </w:pPr>
    </w:p>
    <w:p w14:paraId="10B64213" w14:textId="6948995B" w:rsidR="00A54C01" w:rsidRPr="00E56891" w:rsidRDefault="00A54C01" w:rsidP="00C9688F">
      <w:pPr>
        <w:pStyle w:val="ListParagraph"/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/A</w:t>
      </w:r>
    </w:p>
    <w:p w14:paraId="2E0CB268" w14:textId="20ABEAFD" w:rsidR="00AF4F43" w:rsidRPr="00E56891" w:rsidRDefault="00AF4F43" w:rsidP="001C5A8A">
      <w:pPr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br w:type="page"/>
      </w:r>
    </w:p>
    <w:p w14:paraId="5356636B" w14:textId="51EF3EC1" w:rsidR="007F292F" w:rsidRPr="00E56891" w:rsidRDefault="00640C9D" w:rsidP="00640C9D">
      <w:pPr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b/>
          <w:bCs/>
          <w:sz w:val="22"/>
          <w:szCs w:val="22"/>
        </w:rPr>
        <w:lastRenderedPageBreak/>
        <w:t>Appendix 1</w:t>
      </w:r>
      <w:r w:rsidRPr="00E56891">
        <w:rPr>
          <w:rFonts w:ascii="Arial" w:hAnsi="Arial" w:cs="Arial"/>
          <w:sz w:val="22"/>
          <w:szCs w:val="22"/>
        </w:rPr>
        <w:t>: Research Activities, leadership, and awards</w:t>
      </w:r>
      <w:r w:rsidR="00976FAF" w:rsidRPr="00E56891">
        <w:rPr>
          <w:rFonts w:ascii="Arial" w:hAnsi="Arial" w:cs="Arial"/>
          <w:sz w:val="22"/>
          <w:szCs w:val="22"/>
        </w:rPr>
        <w:t xml:space="preserve"> (</w:t>
      </w:r>
      <w:r w:rsidR="00E55B06" w:rsidRPr="00E56891">
        <w:rPr>
          <w:rFonts w:ascii="Arial" w:hAnsi="Arial" w:cs="Arial"/>
          <w:sz w:val="22"/>
          <w:szCs w:val="22"/>
        </w:rPr>
        <w:t>cumulative, since the start of the project)</w:t>
      </w:r>
    </w:p>
    <w:p w14:paraId="7D7252B0" w14:textId="77777777" w:rsidR="00AF4F43" w:rsidRPr="00E56891" w:rsidRDefault="00AF4F43" w:rsidP="00640C9D">
      <w:pPr>
        <w:rPr>
          <w:rFonts w:ascii="Arial" w:hAnsi="Arial" w:cs="Arial"/>
          <w:sz w:val="22"/>
          <w:szCs w:val="22"/>
        </w:rPr>
      </w:pPr>
    </w:p>
    <w:p w14:paraId="5DF9C6D0" w14:textId="7C4D3651" w:rsidR="00640C9D" w:rsidRPr="00E56891" w:rsidRDefault="00640C9D" w:rsidP="001C5A8A">
      <w:pPr>
        <w:pStyle w:val="ListParagraph"/>
        <w:numPr>
          <w:ilvl w:val="0"/>
          <w:numId w:val="8"/>
        </w:numPr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umber of presentations at academic and industry conferences and workshops of UTC findings</w:t>
      </w:r>
    </w:p>
    <w:p w14:paraId="624BABA6" w14:textId="167F3294" w:rsidR="00AF4F43" w:rsidRPr="00E56891" w:rsidRDefault="00AF4F43" w:rsidP="001C5A8A">
      <w:pPr>
        <w:pStyle w:val="ListParagraph"/>
        <w:numPr>
          <w:ilvl w:val="0"/>
          <w:numId w:val="3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No. = </w:t>
      </w:r>
      <w:r w:rsidR="00325FB3" w:rsidRPr="00E56891">
        <w:rPr>
          <w:rFonts w:ascii="Arial" w:hAnsi="Arial" w:cs="Arial"/>
          <w:sz w:val="22"/>
          <w:szCs w:val="22"/>
        </w:rPr>
        <w:t>3</w:t>
      </w:r>
    </w:p>
    <w:p w14:paraId="767D344E" w14:textId="77777777" w:rsidR="00640C9D" w:rsidRPr="00E56891" w:rsidRDefault="00640C9D" w:rsidP="001C5A8A">
      <w:pPr>
        <w:ind w:left="720" w:hanging="360"/>
        <w:rPr>
          <w:rFonts w:ascii="Arial" w:hAnsi="Arial" w:cs="Arial"/>
          <w:sz w:val="22"/>
          <w:szCs w:val="22"/>
        </w:rPr>
      </w:pPr>
    </w:p>
    <w:p w14:paraId="60FF630C" w14:textId="65E3EFF7" w:rsidR="00640C9D" w:rsidRPr="00E56891" w:rsidRDefault="00640C9D" w:rsidP="001C5A8A">
      <w:pPr>
        <w:pStyle w:val="ListParagraph"/>
        <w:numPr>
          <w:ilvl w:val="0"/>
          <w:numId w:val="8"/>
        </w:numPr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umber of peer-reviewed publications submitted based on outcomes of UTC funded projects</w:t>
      </w:r>
    </w:p>
    <w:p w14:paraId="6398996E" w14:textId="56445DB7" w:rsidR="00AF4F43" w:rsidRPr="00E56891" w:rsidRDefault="00AF4F43" w:rsidP="001C5A8A">
      <w:pPr>
        <w:pStyle w:val="ListParagraph"/>
        <w:numPr>
          <w:ilvl w:val="0"/>
          <w:numId w:val="3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No. = </w:t>
      </w:r>
      <w:r w:rsidR="005F40EF" w:rsidRPr="00E56891">
        <w:rPr>
          <w:rFonts w:ascii="Arial" w:hAnsi="Arial" w:cs="Arial"/>
          <w:sz w:val="22"/>
          <w:szCs w:val="22"/>
        </w:rPr>
        <w:t>1</w:t>
      </w:r>
    </w:p>
    <w:p w14:paraId="01B2DDD7" w14:textId="77777777" w:rsidR="00640C9D" w:rsidRPr="00E56891" w:rsidRDefault="00640C9D" w:rsidP="001C5A8A">
      <w:pPr>
        <w:ind w:left="360" w:hanging="360"/>
        <w:rPr>
          <w:rFonts w:ascii="Arial" w:hAnsi="Arial" w:cs="Arial"/>
          <w:sz w:val="22"/>
          <w:szCs w:val="22"/>
        </w:rPr>
      </w:pPr>
    </w:p>
    <w:p w14:paraId="77AC9F59" w14:textId="35199418" w:rsidR="00640C9D" w:rsidRPr="00E56891" w:rsidRDefault="00AF4F43" w:rsidP="001C5A8A">
      <w:pPr>
        <w:pStyle w:val="ListParagraph"/>
        <w:numPr>
          <w:ilvl w:val="0"/>
          <w:numId w:val="8"/>
        </w:numPr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umber of peer-reviewed journal articles published by faculty.</w:t>
      </w:r>
    </w:p>
    <w:p w14:paraId="7B0C6D7A" w14:textId="242D0C49" w:rsidR="00AF4F43" w:rsidRPr="00E56891" w:rsidRDefault="00AF4F43" w:rsidP="001C5A8A">
      <w:pPr>
        <w:pStyle w:val="ListParagraph"/>
        <w:numPr>
          <w:ilvl w:val="0"/>
          <w:numId w:val="3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=</w:t>
      </w:r>
      <w:r w:rsidR="00405A5E" w:rsidRPr="00E56891">
        <w:rPr>
          <w:rFonts w:ascii="Arial" w:hAnsi="Arial" w:cs="Arial"/>
          <w:sz w:val="22"/>
          <w:szCs w:val="22"/>
        </w:rPr>
        <w:t xml:space="preserve"> 0 (1 in preparation)</w:t>
      </w:r>
    </w:p>
    <w:p w14:paraId="46B82076" w14:textId="77777777" w:rsidR="00AF4F43" w:rsidRPr="00E56891" w:rsidRDefault="00AF4F43" w:rsidP="001C5A8A">
      <w:pPr>
        <w:ind w:left="360" w:hanging="360"/>
        <w:rPr>
          <w:rFonts w:ascii="Arial" w:hAnsi="Arial" w:cs="Arial"/>
          <w:sz w:val="22"/>
          <w:szCs w:val="22"/>
        </w:rPr>
      </w:pPr>
    </w:p>
    <w:p w14:paraId="690B45B9" w14:textId="0EB87157" w:rsidR="00AF4F43" w:rsidRPr="00E56891" w:rsidRDefault="00AF4F43" w:rsidP="001C5A8A">
      <w:pPr>
        <w:pStyle w:val="ListParagraph"/>
        <w:numPr>
          <w:ilvl w:val="0"/>
          <w:numId w:val="8"/>
        </w:numPr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umber of peer-reviewed conference papers published by faculty.</w:t>
      </w:r>
    </w:p>
    <w:p w14:paraId="37F84874" w14:textId="153528C8" w:rsidR="00AF4F43" w:rsidRPr="00E56891" w:rsidRDefault="00AF4F43" w:rsidP="001C5A8A">
      <w:pPr>
        <w:pStyle w:val="ListParagraph"/>
        <w:numPr>
          <w:ilvl w:val="0"/>
          <w:numId w:val="3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=</w:t>
      </w:r>
      <w:r w:rsidR="00405A5E" w:rsidRPr="00E56891">
        <w:rPr>
          <w:rFonts w:ascii="Arial" w:hAnsi="Arial" w:cs="Arial"/>
          <w:sz w:val="22"/>
          <w:szCs w:val="22"/>
        </w:rPr>
        <w:t xml:space="preserve"> 2</w:t>
      </w:r>
    </w:p>
    <w:p w14:paraId="4E55CF62" w14:textId="77777777" w:rsidR="00AF4F43" w:rsidRPr="00E56891" w:rsidRDefault="00AF4F43" w:rsidP="001C5A8A">
      <w:pPr>
        <w:ind w:left="360" w:hanging="360"/>
        <w:rPr>
          <w:rFonts w:ascii="Arial" w:hAnsi="Arial" w:cs="Arial"/>
          <w:sz w:val="22"/>
          <w:szCs w:val="22"/>
        </w:rPr>
      </w:pPr>
    </w:p>
    <w:p w14:paraId="2EDAE5CE" w14:textId="748F1EC8" w:rsidR="00AF4F43" w:rsidRPr="00E56891" w:rsidRDefault="00AF4F43" w:rsidP="001C5A8A">
      <w:pPr>
        <w:pStyle w:val="ListParagraph"/>
        <w:numPr>
          <w:ilvl w:val="0"/>
          <w:numId w:val="8"/>
        </w:numPr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umber of TRANS-IPIC sponsored thesis or dissertations at the MS and PhD levels.</w:t>
      </w:r>
    </w:p>
    <w:p w14:paraId="062875DF" w14:textId="61C511D9" w:rsidR="00AF4F43" w:rsidRPr="00E56891" w:rsidRDefault="00AF4F43" w:rsidP="001C5A8A">
      <w:pPr>
        <w:pStyle w:val="ListParagraph"/>
        <w:numPr>
          <w:ilvl w:val="0"/>
          <w:numId w:val="3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No. MS thesis = </w:t>
      </w:r>
      <w:r w:rsidR="005F40EF" w:rsidRPr="00E56891">
        <w:rPr>
          <w:rFonts w:ascii="Arial" w:hAnsi="Arial" w:cs="Arial"/>
          <w:sz w:val="22"/>
          <w:szCs w:val="22"/>
        </w:rPr>
        <w:t>1</w:t>
      </w:r>
      <w:r w:rsidR="0033763D" w:rsidRPr="00E56891">
        <w:rPr>
          <w:rFonts w:ascii="Arial" w:hAnsi="Arial" w:cs="Arial"/>
          <w:sz w:val="22"/>
          <w:szCs w:val="22"/>
        </w:rPr>
        <w:t xml:space="preserve"> (expecting)</w:t>
      </w:r>
    </w:p>
    <w:p w14:paraId="394669CA" w14:textId="43346E46" w:rsidR="00AF4F43" w:rsidRPr="00E56891" w:rsidRDefault="00AF4F43" w:rsidP="001C5A8A">
      <w:pPr>
        <w:pStyle w:val="ListParagraph"/>
        <w:numPr>
          <w:ilvl w:val="0"/>
          <w:numId w:val="3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 PhD dissertations =</w:t>
      </w:r>
      <w:r w:rsidR="005F40EF" w:rsidRPr="00E56891">
        <w:rPr>
          <w:rFonts w:ascii="Arial" w:hAnsi="Arial" w:cs="Arial"/>
          <w:sz w:val="22"/>
          <w:szCs w:val="22"/>
        </w:rPr>
        <w:t xml:space="preserve"> 1</w:t>
      </w:r>
      <w:r w:rsidR="0033763D" w:rsidRPr="00E56891">
        <w:rPr>
          <w:rFonts w:ascii="Arial" w:hAnsi="Arial" w:cs="Arial"/>
          <w:sz w:val="22"/>
          <w:szCs w:val="22"/>
        </w:rPr>
        <w:t xml:space="preserve"> (expecting)</w:t>
      </w:r>
    </w:p>
    <w:p w14:paraId="5ECB2A2E" w14:textId="1ABC6458" w:rsidR="00AF4F43" w:rsidRPr="00E56891" w:rsidRDefault="00AF4F43" w:rsidP="001C5A8A">
      <w:pPr>
        <w:pStyle w:val="ListParagraph"/>
        <w:numPr>
          <w:ilvl w:val="0"/>
          <w:numId w:val="3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citations of each of the above =</w:t>
      </w:r>
      <w:r w:rsidR="0033763D" w:rsidRPr="00E56891">
        <w:rPr>
          <w:rFonts w:ascii="Arial" w:hAnsi="Arial" w:cs="Arial"/>
          <w:sz w:val="22"/>
          <w:szCs w:val="22"/>
        </w:rPr>
        <w:t xml:space="preserve"> 0</w:t>
      </w:r>
    </w:p>
    <w:p w14:paraId="5705ACCF" w14:textId="77777777" w:rsidR="00AF4F43" w:rsidRPr="00E56891" w:rsidRDefault="00AF4F43" w:rsidP="001C5A8A">
      <w:pPr>
        <w:ind w:left="360" w:hanging="360"/>
        <w:rPr>
          <w:rFonts w:ascii="Arial" w:hAnsi="Arial" w:cs="Arial"/>
          <w:sz w:val="22"/>
          <w:szCs w:val="22"/>
        </w:rPr>
      </w:pPr>
    </w:p>
    <w:p w14:paraId="585C9434" w14:textId="0E5943A3" w:rsidR="00AF4F43" w:rsidRPr="00E56891" w:rsidRDefault="00AF4F43" w:rsidP="001C5A8A">
      <w:pPr>
        <w:pStyle w:val="ListParagraph"/>
        <w:numPr>
          <w:ilvl w:val="0"/>
          <w:numId w:val="8"/>
        </w:numPr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umber of research tools (lab equipment, models, software, test processes, etc.) developed as part of TRANS-IPIC sponsored research</w:t>
      </w:r>
    </w:p>
    <w:p w14:paraId="25C8FB56" w14:textId="253D4FE9" w:rsidR="00AF4F43" w:rsidRPr="00C149C1" w:rsidRDefault="00AF4F43" w:rsidP="001C5A8A">
      <w:pPr>
        <w:pStyle w:val="ListParagraph"/>
        <w:numPr>
          <w:ilvl w:val="0"/>
          <w:numId w:val="9"/>
        </w:numPr>
        <w:ind w:left="720"/>
        <w:rPr>
          <w:rFonts w:ascii="Arial" w:hAnsi="Arial" w:cs="Arial"/>
          <w:sz w:val="22"/>
          <w:szCs w:val="22"/>
        </w:rPr>
      </w:pPr>
      <w:r w:rsidRPr="00C149C1">
        <w:rPr>
          <w:rFonts w:ascii="Arial" w:hAnsi="Arial" w:cs="Arial"/>
          <w:sz w:val="22"/>
          <w:szCs w:val="22"/>
        </w:rPr>
        <w:t xml:space="preserve">Research Tool </w:t>
      </w:r>
      <w:r w:rsidR="00C149C1" w:rsidRPr="00C149C1">
        <w:rPr>
          <w:rFonts w:ascii="Arial" w:hAnsi="Arial" w:cs="Arial" w:hint="eastAsia"/>
          <w:sz w:val="22"/>
          <w:szCs w:val="22"/>
          <w:lang w:eastAsia="zh-CN"/>
        </w:rPr>
        <w:t xml:space="preserve">= </w:t>
      </w:r>
      <w:r w:rsidRPr="00C149C1">
        <w:rPr>
          <w:rFonts w:ascii="Arial" w:hAnsi="Arial" w:cs="Arial"/>
          <w:sz w:val="22"/>
          <w:szCs w:val="22"/>
        </w:rPr>
        <w:t>1</w:t>
      </w:r>
      <w:r w:rsidR="00C149C1" w:rsidRPr="00C149C1">
        <w:rPr>
          <w:rFonts w:ascii="Arial" w:hAnsi="Arial" w:cs="Arial" w:hint="eastAsia"/>
          <w:sz w:val="22"/>
          <w:szCs w:val="22"/>
          <w:lang w:eastAsia="zh-CN"/>
        </w:rPr>
        <w:t xml:space="preserve">, </w:t>
      </w:r>
      <w:r w:rsidR="007F21FD" w:rsidRPr="00C149C1">
        <w:rPr>
          <w:rFonts w:ascii="Arial" w:hAnsi="Arial" w:cs="Arial" w:hint="eastAsia"/>
          <w:sz w:val="22"/>
          <w:szCs w:val="22"/>
          <w:lang w:eastAsia="zh-CN"/>
        </w:rPr>
        <w:t>CAV based road crack detection</w:t>
      </w:r>
      <w:r w:rsidR="00E16C79" w:rsidRPr="00C149C1">
        <w:rPr>
          <w:rFonts w:ascii="Arial" w:hAnsi="Arial" w:cs="Arial"/>
          <w:sz w:val="22"/>
          <w:szCs w:val="22"/>
        </w:rPr>
        <w:t xml:space="preserve">, </w:t>
      </w:r>
      <w:r w:rsidR="007F21FD" w:rsidRPr="00C149C1">
        <w:rPr>
          <w:rFonts w:ascii="Arial" w:hAnsi="Arial" w:cs="Arial" w:hint="eastAsia"/>
          <w:sz w:val="22"/>
          <w:szCs w:val="22"/>
          <w:lang w:eastAsia="zh-CN"/>
        </w:rPr>
        <w:t xml:space="preserve">implementation ready code </w:t>
      </w:r>
      <w:r w:rsidR="004A7946" w:rsidRPr="00C149C1">
        <w:rPr>
          <w:rFonts w:ascii="Arial" w:hAnsi="Arial" w:cs="Arial" w:hint="eastAsia"/>
          <w:sz w:val="22"/>
          <w:szCs w:val="22"/>
          <w:lang w:eastAsia="zh-CN"/>
        </w:rPr>
        <w:t xml:space="preserve">that allows connected automated vehicle based on </w:t>
      </w:r>
      <w:proofErr w:type="spellStart"/>
      <w:r w:rsidR="004A7946" w:rsidRPr="00C149C1">
        <w:rPr>
          <w:rFonts w:ascii="Arial" w:hAnsi="Arial" w:cs="Arial" w:hint="eastAsia"/>
          <w:sz w:val="22"/>
          <w:szCs w:val="22"/>
          <w:lang w:eastAsia="zh-CN"/>
        </w:rPr>
        <w:t>Autoware</w:t>
      </w:r>
      <w:proofErr w:type="spellEnd"/>
      <w:r w:rsidR="004A7946" w:rsidRPr="00C149C1">
        <w:rPr>
          <w:rFonts w:ascii="Arial" w:hAnsi="Arial" w:cs="Arial" w:hint="eastAsia"/>
          <w:sz w:val="22"/>
          <w:szCs w:val="22"/>
          <w:lang w:eastAsia="zh-CN"/>
        </w:rPr>
        <w:t xml:space="preserve"> platform to detect road crack</w:t>
      </w:r>
      <w:r w:rsidR="00C149C1" w:rsidRPr="00C149C1">
        <w:rPr>
          <w:rFonts w:ascii="Arial" w:hAnsi="Arial" w:cs="Arial" w:hint="eastAsia"/>
          <w:sz w:val="22"/>
          <w:szCs w:val="22"/>
          <w:lang w:eastAsia="zh-CN"/>
        </w:rPr>
        <w:t xml:space="preserve"> using front facing camera</w:t>
      </w:r>
      <w:r w:rsidR="00E16C79" w:rsidRPr="00C149C1">
        <w:rPr>
          <w:rFonts w:ascii="Arial" w:hAnsi="Arial" w:cs="Arial"/>
          <w:sz w:val="22"/>
          <w:szCs w:val="22"/>
        </w:rPr>
        <w:t xml:space="preserve">, </w:t>
      </w:r>
      <w:r w:rsidR="00C149C1" w:rsidRPr="00C149C1">
        <w:rPr>
          <w:rFonts w:ascii="Arial" w:hAnsi="Arial" w:cs="Arial" w:hint="eastAsia"/>
          <w:sz w:val="22"/>
          <w:szCs w:val="22"/>
          <w:lang w:eastAsia="zh-CN"/>
        </w:rPr>
        <w:t>links:</w:t>
      </w:r>
      <w:r w:rsidR="00E16C79" w:rsidRPr="00C149C1">
        <w:rPr>
          <w:rFonts w:ascii="Arial" w:hAnsi="Arial" w:cs="Arial"/>
          <w:sz w:val="22"/>
          <w:szCs w:val="22"/>
        </w:rPr>
        <w:t xml:space="preserve"> </w:t>
      </w:r>
      <w:hyperlink r:id="rId18" w:history="1">
        <w:r w:rsidR="00C149C1" w:rsidRPr="00AC41A0">
          <w:rPr>
            <w:rStyle w:val="Hyperlink"/>
            <w:rFonts w:ascii="Arial" w:hAnsi="Arial" w:cs="Arial"/>
            <w:sz w:val="22"/>
            <w:szCs w:val="22"/>
          </w:rPr>
          <w:t>https://github.com/CHELabUB/cav_road_crack_detection</w:t>
        </w:r>
      </w:hyperlink>
      <w:r w:rsidR="00C149C1">
        <w:rPr>
          <w:rFonts w:ascii="Arial" w:hAnsi="Arial" w:cs="Arial" w:hint="eastAsia"/>
          <w:color w:val="EE0000"/>
          <w:sz w:val="22"/>
          <w:szCs w:val="22"/>
          <w:lang w:eastAsia="zh-CN"/>
        </w:rPr>
        <w:t xml:space="preserve"> </w:t>
      </w:r>
    </w:p>
    <w:p w14:paraId="3998337B" w14:textId="77777777" w:rsidR="00C149C1" w:rsidRPr="00C149C1" w:rsidRDefault="00C149C1" w:rsidP="00C149C1">
      <w:pPr>
        <w:pStyle w:val="ListParagraph"/>
        <w:rPr>
          <w:rFonts w:ascii="Arial" w:hAnsi="Arial" w:cs="Arial"/>
          <w:sz w:val="22"/>
          <w:szCs w:val="22"/>
        </w:rPr>
      </w:pPr>
    </w:p>
    <w:p w14:paraId="12320164" w14:textId="3DDA1AE1" w:rsidR="00640C9D" w:rsidRPr="00E56891" w:rsidRDefault="00AF4F43" w:rsidP="001C5A8A">
      <w:pPr>
        <w:pStyle w:val="ListParagraph"/>
        <w:numPr>
          <w:ilvl w:val="0"/>
          <w:numId w:val="8"/>
        </w:numPr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umber of transportation-related professional and service organization committees that TRANS-IPIC faculty researchers participate in or lead.</w:t>
      </w:r>
    </w:p>
    <w:p w14:paraId="01D85CDF" w14:textId="77777777" w:rsidR="00AF4F43" w:rsidRPr="00E56891" w:rsidRDefault="00AF4F43" w:rsidP="00E42E61">
      <w:pPr>
        <w:pStyle w:val="ListParagraph"/>
        <w:numPr>
          <w:ilvl w:val="0"/>
          <w:numId w:val="11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Professional societies</w:t>
      </w:r>
    </w:p>
    <w:p w14:paraId="3BAB1DFA" w14:textId="0B8B2095" w:rsidR="00AF4F43" w:rsidRPr="00E56891" w:rsidRDefault="00AF4F43" w:rsidP="00E42E61">
      <w:pPr>
        <w:pStyle w:val="ListParagraph"/>
        <w:numPr>
          <w:ilvl w:val="1"/>
          <w:numId w:val="12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participated in =</w:t>
      </w:r>
      <w:r w:rsidR="008F79E8" w:rsidRPr="00E56891">
        <w:rPr>
          <w:rFonts w:ascii="Arial" w:hAnsi="Arial" w:cs="Arial"/>
          <w:sz w:val="22"/>
          <w:szCs w:val="22"/>
        </w:rPr>
        <w:t xml:space="preserve"> 1 (IEEE ITS</w:t>
      </w:r>
      <w:r w:rsidR="00FF379F">
        <w:rPr>
          <w:rFonts w:ascii="Arial" w:hAnsi="Arial" w:cs="Arial" w:hint="eastAsia"/>
          <w:sz w:val="22"/>
          <w:szCs w:val="22"/>
          <w:lang w:eastAsia="zh-CN"/>
        </w:rPr>
        <w:t>C, IV Associate Editor</w:t>
      </w:r>
      <w:r w:rsidR="008F79E8" w:rsidRPr="00E56891">
        <w:rPr>
          <w:rFonts w:ascii="Arial" w:hAnsi="Arial" w:cs="Arial"/>
          <w:sz w:val="22"/>
          <w:szCs w:val="22"/>
        </w:rPr>
        <w:t>)</w:t>
      </w:r>
    </w:p>
    <w:p w14:paraId="1C8764E7" w14:textId="0E0FBA6D" w:rsidR="00AF4F43" w:rsidRPr="00E56891" w:rsidRDefault="00AF4F43" w:rsidP="00E42E61">
      <w:pPr>
        <w:pStyle w:val="ListParagraph"/>
        <w:numPr>
          <w:ilvl w:val="1"/>
          <w:numId w:val="12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lead =</w:t>
      </w:r>
      <w:r w:rsidR="008F79E8" w:rsidRPr="00E56891">
        <w:rPr>
          <w:rFonts w:ascii="Arial" w:hAnsi="Arial" w:cs="Arial"/>
          <w:sz w:val="22"/>
          <w:szCs w:val="22"/>
        </w:rPr>
        <w:t xml:space="preserve"> 0</w:t>
      </w:r>
    </w:p>
    <w:p w14:paraId="3AC69BF5" w14:textId="575B0CB9" w:rsidR="00AF4F43" w:rsidRPr="00E56891" w:rsidRDefault="00AF4F43" w:rsidP="00E42E61">
      <w:pPr>
        <w:pStyle w:val="ListParagraph"/>
        <w:numPr>
          <w:ilvl w:val="0"/>
          <w:numId w:val="11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Advisory committees (No. participated in &amp; No. led)</w:t>
      </w:r>
    </w:p>
    <w:p w14:paraId="03515940" w14:textId="0A35BD44" w:rsidR="00AF4F43" w:rsidRPr="00E56891" w:rsidRDefault="00AF4F43" w:rsidP="00E42E61">
      <w:pPr>
        <w:pStyle w:val="ListParagraph"/>
        <w:numPr>
          <w:ilvl w:val="1"/>
          <w:numId w:val="13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participated in =</w:t>
      </w:r>
      <w:r w:rsidR="008F79E8" w:rsidRPr="00E56891">
        <w:rPr>
          <w:rFonts w:ascii="Arial" w:hAnsi="Arial" w:cs="Arial"/>
          <w:sz w:val="22"/>
          <w:szCs w:val="22"/>
        </w:rPr>
        <w:t xml:space="preserve"> 0</w:t>
      </w:r>
    </w:p>
    <w:p w14:paraId="5091C577" w14:textId="26F49063" w:rsidR="00AF4F43" w:rsidRPr="00E56891" w:rsidRDefault="00AF4F43" w:rsidP="00E42E61">
      <w:pPr>
        <w:pStyle w:val="ListParagraph"/>
        <w:numPr>
          <w:ilvl w:val="1"/>
          <w:numId w:val="13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lead =</w:t>
      </w:r>
      <w:r w:rsidR="008F79E8" w:rsidRPr="00E56891">
        <w:rPr>
          <w:rFonts w:ascii="Arial" w:hAnsi="Arial" w:cs="Arial"/>
          <w:sz w:val="22"/>
          <w:szCs w:val="22"/>
        </w:rPr>
        <w:t xml:space="preserve"> 0</w:t>
      </w:r>
    </w:p>
    <w:p w14:paraId="736AD8E2" w14:textId="6BFC7E9A" w:rsidR="00AF4F43" w:rsidRPr="00E56891" w:rsidRDefault="00AF4F43" w:rsidP="00E42E61">
      <w:pPr>
        <w:pStyle w:val="ListParagraph"/>
        <w:numPr>
          <w:ilvl w:val="0"/>
          <w:numId w:val="11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Conference Organizing Committees (No. participated in &amp; No. led)</w:t>
      </w:r>
    </w:p>
    <w:p w14:paraId="7D864AAA" w14:textId="5B0CC131" w:rsidR="00AF4F43" w:rsidRPr="00E56891" w:rsidRDefault="00AF4F43" w:rsidP="00E42E61">
      <w:pPr>
        <w:pStyle w:val="ListParagraph"/>
        <w:numPr>
          <w:ilvl w:val="1"/>
          <w:numId w:val="13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participated in =</w:t>
      </w:r>
      <w:r w:rsidR="008F79E8" w:rsidRPr="00E56891">
        <w:rPr>
          <w:rFonts w:ascii="Arial" w:hAnsi="Arial" w:cs="Arial"/>
          <w:sz w:val="22"/>
          <w:szCs w:val="22"/>
        </w:rPr>
        <w:t xml:space="preserve"> 2</w:t>
      </w:r>
      <w:r w:rsidR="008F2426" w:rsidRPr="00E56891">
        <w:rPr>
          <w:rFonts w:ascii="Arial" w:hAnsi="Arial" w:cs="Arial"/>
          <w:sz w:val="22"/>
          <w:szCs w:val="22"/>
        </w:rPr>
        <w:t>, 3</w:t>
      </w:r>
      <w:r w:rsidR="008F2426" w:rsidRPr="00E56891">
        <w:rPr>
          <w:rFonts w:ascii="Arial" w:hAnsi="Arial" w:cs="Arial"/>
          <w:sz w:val="22"/>
          <w:szCs w:val="22"/>
          <w:vertAlign w:val="superscript"/>
        </w:rPr>
        <w:t>rd</w:t>
      </w:r>
      <w:r w:rsidR="008F2426" w:rsidRPr="00E56891">
        <w:rPr>
          <w:rFonts w:ascii="Arial" w:hAnsi="Arial" w:cs="Arial"/>
          <w:sz w:val="22"/>
          <w:szCs w:val="22"/>
        </w:rPr>
        <w:t xml:space="preserve"> and 4</w:t>
      </w:r>
      <w:r w:rsidR="008F2426" w:rsidRPr="00E56891">
        <w:rPr>
          <w:rFonts w:ascii="Arial" w:hAnsi="Arial" w:cs="Arial"/>
          <w:sz w:val="22"/>
          <w:szCs w:val="22"/>
          <w:vertAlign w:val="superscript"/>
        </w:rPr>
        <w:t>th</w:t>
      </w:r>
      <w:r w:rsidR="008F2426" w:rsidRPr="00E56891">
        <w:rPr>
          <w:rFonts w:ascii="Arial" w:hAnsi="Arial" w:cs="Arial"/>
          <w:sz w:val="22"/>
          <w:szCs w:val="22"/>
        </w:rPr>
        <w:t xml:space="preserve"> </w:t>
      </w:r>
      <w:r w:rsidR="004A1E73" w:rsidRPr="00E56891">
        <w:rPr>
          <w:rFonts w:ascii="Arial" w:hAnsi="Arial" w:cs="Arial"/>
          <w:sz w:val="22"/>
          <w:szCs w:val="22"/>
        </w:rPr>
        <w:t>IEEE International Conference on Mobility: Operations, Services, and Technologies</w:t>
      </w:r>
      <w:r w:rsidR="008F2426" w:rsidRPr="00E56891">
        <w:rPr>
          <w:rFonts w:ascii="Arial" w:hAnsi="Arial" w:cs="Arial"/>
          <w:sz w:val="22"/>
          <w:szCs w:val="22"/>
        </w:rPr>
        <w:t xml:space="preserve"> (MOST)</w:t>
      </w:r>
    </w:p>
    <w:p w14:paraId="783DFFAB" w14:textId="36697A6E" w:rsidR="00AF4F43" w:rsidRPr="00E56891" w:rsidRDefault="00AF4F43" w:rsidP="00E42E61">
      <w:pPr>
        <w:pStyle w:val="ListParagraph"/>
        <w:numPr>
          <w:ilvl w:val="1"/>
          <w:numId w:val="13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lead =</w:t>
      </w:r>
      <w:r w:rsidR="008F79E8" w:rsidRPr="00E56891">
        <w:rPr>
          <w:rFonts w:ascii="Arial" w:hAnsi="Arial" w:cs="Arial"/>
          <w:sz w:val="22"/>
          <w:szCs w:val="22"/>
        </w:rPr>
        <w:t xml:space="preserve"> 0</w:t>
      </w:r>
    </w:p>
    <w:p w14:paraId="5FC9059A" w14:textId="5BD0E715" w:rsidR="00AF4F43" w:rsidRPr="00E56891" w:rsidRDefault="00AF4F43" w:rsidP="00E42E61">
      <w:pPr>
        <w:pStyle w:val="ListParagraph"/>
        <w:numPr>
          <w:ilvl w:val="0"/>
          <w:numId w:val="11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Editorial board of journals (No. participated in &amp; No. led)</w:t>
      </w:r>
    </w:p>
    <w:p w14:paraId="4296013F" w14:textId="5B524C6F" w:rsidR="00AF4F43" w:rsidRPr="00E56891" w:rsidRDefault="00AF4F43" w:rsidP="00E42E61">
      <w:pPr>
        <w:pStyle w:val="ListParagraph"/>
        <w:numPr>
          <w:ilvl w:val="1"/>
          <w:numId w:val="13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participated in =</w:t>
      </w:r>
      <w:r w:rsidR="008F2426" w:rsidRPr="00E56891">
        <w:rPr>
          <w:rFonts w:ascii="Arial" w:hAnsi="Arial" w:cs="Arial"/>
          <w:sz w:val="22"/>
          <w:szCs w:val="22"/>
        </w:rPr>
        <w:t xml:space="preserve"> 0</w:t>
      </w:r>
    </w:p>
    <w:p w14:paraId="770CD6B6" w14:textId="7F804E33" w:rsidR="00AF4F43" w:rsidRPr="00E56891" w:rsidRDefault="00AF4F43" w:rsidP="00E42E61">
      <w:pPr>
        <w:pStyle w:val="ListParagraph"/>
        <w:numPr>
          <w:ilvl w:val="1"/>
          <w:numId w:val="13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lead =</w:t>
      </w:r>
      <w:r w:rsidR="008F2426" w:rsidRPr="00E56891">
        <w:rPr>
          <w:rFonts w:ascii="Arial" w:hAnsi="Arial" w:cs="Arial"/>
          <w:sz w:val="22"/>
          <w:szCs w:val="22"/>
        </w:rPr>
        <w:t xml:space="preserve"> 0</w:t>
      </w:r>
    </w:p>
    <w:p w14:paraId="06FE701E" w14:textId="414E61DB" w:rsidR="00AF4F43" w:rsidRPr="00E56891" w:rsidRDefault="00AF4F43" w:rsidP="00E42E61">
      <w:pPr>
        <w:pStyle w:val="ListParagraph"/>
        <w:numPr>
          <w:ilvl w:val="0"/>
          <w:numId w:val="11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TRB committees (No. participated in &amp; No. led)</w:t>
      </w:r>
    </w:p>
    <w:p w14:paraId="6407247E" w14:textId="0BA98EC9" w:rsidR="00AF4F43" w:rsidRPr="00E56891" w:rsidRDefault="00AF4F43" w:rsidP="00E42E61">
      <w:pPr>
        <w:pStyle w:val="ListParagraph"/>
        <w:numPr>
          <w:ilvl w:val="1"/>
          <w:numId w:val="13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participated in =</w:t>
      </w:r>
      <w:r w:rsidR="008F2426" w:rsidRPr="00E56891">
        <w:rPr>
          <w:rFonts w:ascii="Arial" w:hAnsi="Arial" w:cs="Arial"/>
          <w:sz w:val="22"/>
          <w:szCs w:val="22"/>
        </w:rPr>
        <w:t xml:space="preserve"> 0</w:t>
      </w:r>
    </w:p>
    <w:p w14:paraId="32A0F5EC" w14:textId="1BD3AD31" w:rsidR="00AF4F43" w:rsidRPr="00E56891" w:rsidRDefault="00AF4F43" w:rsidP="00E42E61">
      <w:pPr>
        <w:pStyle w:val="ListParagraph"/>
        <w:numPr>
          <w:ilvl w:val="1"/>
          <w:numId w:val="13"/>
        </w:numPr>
        <w:ind w:left="108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lead =</w:t>
      </w:r>
      <w:r w:rsidR="008F2426" w:rsidRPr="00E56891">
        <w:rPr>
          <w:rFonts w:ascii="Arial" w:hAnsi="Arial" w:cs="Arial"/>
          <w:sz w:val="22"/>
          <w:szCs w:val="22"/>
        </w:rPr>
        <w:t xml:space="preserve"> 0</w:t>
      </w:r>
    </w:p>
    <w:p w14:paraId="5DFC7841" w14:textId="77777777" w:rsidR="00AF4F43" w:rsidRPr="00E56891" w:rsidRDefault="00AF4F43" w:rsidP="001C5A8A">
      <w:pPr>
        <w:ind w:left="360"/>
        <w:rPr>
          <w:rFonts w:ascii="Arial" w:hAnsi="Arial" w:cs="Arial"/>
          <w:sz w:val="22"/>
          <w:szCs w:val="22"/>
        </w:rPr>
      </w:pPr>
    </w:p>
    <w:p w14:paraId="623CA591" w14:textId="41FE0869" w:rsidR="00AF4F43" w:rsidRPr="00E56891" w:rsidRDefault="00AF4F43" w:rsidP="001C5A8A">
      <w:pPr>
        <w:pStyle w:val="ListParagraph"/>
        <w:numPr>
          <w:ilvl w:val="0"/>
          <w:numId w:val="8"/>
        </w:numPr>
        <w:ind w:hanging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umber of relevant awards received during the grant year</w:t>
      </w:r>
    </w:p>
    <w:p w14:paraId="657B3848" w14:textId="44C2BAD9" w:rsidR="00AF4F43" w:rsidRPr="00E56891" w:rsidRDefault="00AF4F43" w:rsidP="001C5A8A">
      <w:pPr>
        <w:pStyle w:val="ListParagraph"/>
        <w:numPr>
          <w:ilvl w:val="0"/>
          <w:numId w:val="6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No. awards received = </w:t>
      </w:r>
      <w:r w:rsidR="008F2426" w:rsidRPr="00E56891">
        <w:rPr>
          <w:rFonts w:ascii="Arial" w:hAnsi="Arial" w:cs="Arial"/>
          <w:sz w:val="22"/>
          <w:szCs w:val="22"/>
        </w:rPr>
        <w:t>1 (UB MAE student poster challenge 2</w:t>
      </w:r>
      <w:r w:rsidR="008F2426" w:rsidRPr="00E56891">
        <w:rPr>
          <w:rFonts w:ascii="Arial" w:hAnsi="Arial" w:cs="Arial"/>
          <w:sz w:val="22"/>
          <w:szCs w:val="22"/>
          <w:vertAlign w:val="superscript"/>
        </w:rPr>
        <w:t>nd</w:t>
      </w:r>
      <w:r w:rsidR="008F2426" w:rsidRPr="00E56891">
        <w:rPr>
          <w:rFonts w:ascii="Arial" w:hAnsi="Arial" w:cs="Arial"/>
          <w:sz w:val="22"/>
          <w:szCs w:val="22"/>
        </w:rPr>
        <w:t xml:space="preserve"> Place Winner) </w:t>
      </w:r>
    </w:p>
    <w:p w14:paraId="6A474B75" w14:textId="77777777" w:rsidR="00AF4F43" w:rsidRPr="00E56891" w:rsidRDefault="00AF4F43" w:rsidP="001C5A8A">
      <w:pPr>
        <w:ind w:left="360"/>
        <w:rPr>
          <w:rFonts w:ascii="Arial" w:hAnsi="Arial" w:cs="Arial"/>
          <w:sz w:val="22"/>
          <w:szCs w:val="22"/>
        </w:rPr>
      </w:pPr>
    </w:p>
    <w:p w14:paraId="01E8B48F" w14:textId="4FE61C7D" w:rsidR="00AF4F43" w:rsidRPr="00E56891" w:rsidRDefault="00AF4F43" w:rsidP="001C5A8A">
      <w:pPr>
        <w:pStyle w:val="ListParagraph"/>
        <w:numPr>
          <w:ilvl w:val="0"/>
          <w:numId w:val="8"/>
        </w:numPr>
        <w:ind w:hanging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Number of transportation related classes developed or modified </w:t>
      </w:r>
      <w:proofErr w:type="gramStart"/>
      <w:r w:rsidRPr="00E56891">
        <w:rPr>
          <w:rFonts w:ascii="Arial" w:hAnsi="Arial" w:cs="Arial"/>
          <w:sz w:val="22"/>
          <w:szCs w:val="22"/>
        </w:rPr>
        <w:t>as a result of</w:t>
      </w:r>
      <w:proofErr w:type="gramEnd"/>
      <w:r w:rsidRPr="00E56891">
        <w:rPr>
          <w:rFonts w:ascii="Arial" w:hAnsi="Arial" w:cs="Arial"/>
          <w:sz w:val="22"/>
          <w:szCs w:val="22"/>
        </w:rPr>
        <w:t xml:space="preserve"> TRANS-IPIC funding.</w:t>
      </w:r>
    </w:p>
    <w:p w14:paraId="302BD266" w14:textId="3C40E559" w:rsidR="00AF4F43" w:rsidRPr="00E56891" w:rsidRDefault="00AF4F43" w:rsidP="001C5A8A">
      <w:pPr>
        <w:pStyle w:val="ListParagraph"/>
        <w:numPr>
          <w:ilvl w:val="0"/>
          <w:numId w:val="6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Undergraduate =</w:t>
      </w:r>
      <w:r w:rsidR="001D6AC0" w:rsidRPr="00E56891">
        <w:rPr>
          <w:rFonts w:ascii="Arial" w:hAnsi="Arial" w:cs="Arial"/>
          <w:sz w:val="22"/>
          <w:szCs w:val="22"/>
        </w:rPr>
        <w:t xml:space="preserve"> </w:t>
      </w:r>
      <w:r w:rsidR="008669E7" w:rsidRPr="00E56891">
        <w:rPr>
          <w:rFonts w:ascii="Arial" w:hAnsi="Arial" w:cs="Arial"/>
          <w:sz w:val="22"/>
          <w:szCs w:val="22"/>
        </w:rPr>
        <w:t>0</w:t>
      </w:r>
      <w:r w:rsidR="0033763D" w:rsidRPr="00E56891">
        <w:rPr>
          <w:rFonts w:ascii="Arial" w:hAnsi="Arial" w:cs="Arial"/>
          <w:sz w:val="22"/>
          <w:szCs w:val="22"/>
        </w:rPr>
        <w:t xml:space="preserve"> </w:t>
      </w:r>
    </w:p>
    <w:p w14:paraId="4BD9161D" w14:textId="77D7BDF5" w:rsidR="00AF4F43" w:rsidRPr="00E56891" w:rsidRDefault="00AF4F43" w:rsidP="001C5A8A">
      <w:pPr>
        <w:pStyle w:val="ListParagraph"/>
        <w:numPr>
          <w:ilvl w:val="0"/>
          <w:numId w:val="6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 xml:space="preserve">No. Graduate = </w:t>
      </w:r>
      <w:r w:rsidR="008669E7" w:rsidRPr="00E56891">
        <w:rPr>
          <w:rFonts w:ascii="Arial" w:hAnsi="Arial" w:cs="Arial"/>
          <w:sz w:val="22"/>
          <w:szCs w:val="22"/>
        </w:rPr>
        <w:t>1 MAE 502 Vehicle Control Systems (offering for twice now)</w:t>
      </w:r>
    </w:p>
    <w:p w14:paraId="557BC38E" w14:textId="77777777" w:rsidR="00AF4F43" w:rsidRPr="00E56891" w:rsidRDefault="00AF4F43" w:rsidP="001C5A8A">
      <w:pPr>
        <w:ind w:left="360"/>
        <w:rPr>
          <w:rFonts w:ascii="Arial" w:hAnsi="Arial" w:cs="Arial"/>
          <w:sz w:val="22"/>
          <w:szCs w:val="22"/>
        </w:rPr>
      </w:pPr>
    </w:p>
    <w:p w14:paraId="05BC6F09" w14:textId="01304F29" w:rsidR="00AF4F43" w:rsidRPr="00E56891" w:rsidRDefault="00AF4F43" w:rsidP="001C5A8A">
      <w:pPr>
        <w:pStyle w:val="ListParagraph"/>
        <w:numPr>
          <w:ilvl w:val="0"/>
          <w:numId w:val="8"/>
        </w:numPr>
        <w:ind w:left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umber of internships and full</w:t>
      </w:r>
      <w:r w:rsidR="0020586E" w:rsidRPr="00E56891">
        <w:rPr>
          <w:rFonts w:ascii="Arial" w:hAnsi="Arial" w:cs="Arial"/>
          <w:sz w:val="22"/>
          <w:szCs w:val="22"/>
        </w:rPr>
        <w:t>-</w:t>
      </w:r>
      <w:r w:rsidRPr="00E56891">
        <w:rPr>
          <w:rFonts w:ascii="Arial" w:hAnsi="Arial" w:cs="Arial"/>
          <w:sz w:val="22"/>
          <w:szCs w:val="22"/>
        </w:rPr>
        <w:t>time positions secured in the industry and government during the grant year.</w:t>
      </w:r>
    </w:p>
    <w:p w14:paraId="5081D480" w14:textId="72CB4814" w:rsidR="00AF4F43" w:rsidRPr="00E56891" w:rsidRDefault="00AF4F43" w:rsidP="001C5A8A">
      <w:pPr>
        <w:pStyle w:val="ListParagraph"/>
        <w:numPr>
          <w:ilvl w:val="0"/>
          <w:numId w:val="10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of internships</w:t>
      </w:r>
      <w:r w:rsidR="00B32416" w:rsidRPr="00E56891">
        <w:rPr>
          <w:rFonts w:ascii="Arial" w:hAnsi="Arial" w:cs="Arial"/>
          <w:sz w:val="22"/>
          <w:szCs w:val="22"/>
        </w:rPr>
        <w:t xml:space="preserve"> =</w:t>
      </w:r>
      <w:r w:rsidR="001D6AC0" w:rsidRPr="00E56891">
        <w:rPr>
          <w:rFonts w:ascii="Arial" w:hAnsi="Arial" w:cs="Arial"/>
          <w:sz w:val="22"/>
          <w:szCs w:val="22"/>
        </w:rPr>
        <w:t xml:space="preserve"> 0</w:t>
      </w:r>
    </w:p>
    <w:p w14:paraId="3F769D51" w14:textId="7B9922D2" w:rsidR="00AF4F43" w:rsidRPr="00E56891" w:rsidRDefault="00AF4F43" w:rsidP="001C5A8A">
      <w:pPr>
        <w:pStyle w:val="ListParagraph"/>
        <w:numPr>
          <w:ilvl w:val="0"/>
          <w:numId w:val="10"/>
        </w:numPr>
        <w:ind w:left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No. of full-time positions</w:t>
      </w:r>
      <w:r w:rsidR="00B32416" w:rsidRPr="00E56891">
        <w:rPr>
          <w:rFonts w:ascii="Arial" w:hAnsi="Arial" w:cs="Arial"/>
          <w:sz w:val="22"/>
          <w:szCs w:val="22"/>
        </w:rPr>
        <w:t xml:space="preserve"> = </w:t>
      </w:r>
      <w:r w:rsidR="001D6AC0" w:rsidRPr="00E56891">
        <w:rPr>
          <w:rFonts w:ascii="Arial" w:hAnsi="Arial" w:cs="Arial"/>
          <w:sz w:val="22"/>
          <w:szCs w:val="22"/>
        </w:rPr>
        <w:t>0</w:t>
      </w:r>
    </w:p>
    <w:p w14:paraId="0A206358" w14:textId="77777777" w:rsidR="009C42C2" w:rsidRPr="00E56891" w:rsidRDefault="009C42C2" w:rsidP="00F91E8A">
      <w:pPr>
        <w:rPr>
          <w:rFonts w:ascii="Arial" w:hAnsi="Arial" w:cs="Arial"/>
          <w:sz w:val="22"/>
          <w:szCs w:val="22"/>
        </w:rPr>
      </w:pPr>
    </w:p>
    <w:p w14:paraId="06BEB7FB" w14:textId="1D4DDEAA" w:rsidR="00076C34" w:rsidRPr="00E56891" w:rsidRDefault="00076C34" w:rsidP="00657165">
      <w:pPr>
        <w:rPr>
          <w:rFonts w:ascii="Arial" w:hAnsi="Arial" w:cs="Arial"/>
          <w:b/>
          <w:bCs/>
          <w:sz w:val="22"/>
          <w:szCs w:val="22"/>
          <w:u w:val="single"/>
        </w:rPr>
      </w:pPr>
      <w:r w:rsidRPr="00E56891">
        <w:rPr>
          <w:rFonts w:ascii="Arial" w:hAnsi="Arial" w:cs="Arial"/>
          <w:b/>
          <w:bCs/>
          <w:sz w:val="22"/>
          <w:szCs w:val="22"/>
          <w:u w:val="single"/>
        </w:rPr>
        <w:t>References</w:t>
      </w:r>
      <w:r w:rsidR="00016F9C" w:rsidRPr="00E56891">
        <w:rPr>
          <w:rFonts w:ascii="Arial" w:hAnsi="Arial" w:cs="Arial"/>
          <w:b/>
          <w:bCs/>
          <w:sz w:val="22"/>
          <w:szCs w:val="22"/>
          <w:u w:val="single"/>
        </w:rPr>
        <w:t>:</w:t>
      </w:r>
    </w:p>
    <w:p w14:paraId="28996968" w14:textId="77777777" w:rsidR="00FD0B33" w:rsidRPr="00E56891" w:rsidRDefault="00FD0B33" w:rsidP="001C5A8A">
      <w:pPr>
        <w:ind w:left="360" w:hanging="360"/>
        <w:rPr>
          <w:rFonts w:ascii="Arial" w:hAnsi="Arial" w:cs="Arial"/>
          <w:sz w:val="22"/>
          <w:szCs w:val="22"/>
        </w:rPr>
      </w:pPr>
    </w:p>
    <w:p w14:paraId="42AFEC3B" w14:textId="77777777" w:rsidR="0071138C" w:rsidRPr="00E56891" w:rsidRDefault="00FD0B33" w:rsidP="0071138C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fldChar w:fldCharType="begin"/>
      </w:r>
      <w:r w:rsidRPr="00E56891">
        <w:rPr>
          <w:rFonts w:ascii="Arial" w:hAnsi="Arial" w:cs="Arial"/>
          <w:sz w:val="22"/>
          <w:szCs w:val="22"/>
        </w:rPr>
        <w:instrText xml:space="preserve"> ADDIN EN.REFLIST </w:instrText>
      </w:r>
      <w:r w:rsidRPr="00E56891">
        <w:rPr>
          <w:rFonts w:ascii="Arial" w:hAnsi="Arial" w:cs="Arial"/>
          <w:sz w:val="22"/>
          <w:szCs w:val="22"/>
        </w:rPr>
        <w:fldChar w:fldCharType="separate"/>
      </w:r>
      <w:r w:rsidR="0071138C" w:rsidRPr="00E56891">
        <w:rPr>
          <w:rFonts w:ascii="Arial" w:hAnsi="Arial" w:cs="Arial"/>
          <w:sz w:val="22"/>
          <w:szCs w:val="22"/>
        </w:rPr>
        <w:t>[1]</w:t>
      </w:r>
      <w:r w:rsidR="0071138C" w:rsidRPr="00E56891">
        <w:rPr>
          <w:rFonts w:ascii="Arial" w:hAnsi="Arial" w:cs="Arial"/>
          <w:sz w:val="22"/>
          <w:szCs w:val="22"/>
        </w:rPr>
        <w:tab/>
        <w:t xml:space="preserve">Q. Zou, Z. Zhang, Q. Li, X. Qi, Q. Wang, and S. Wang, "DeepCrack: Learning Hierarchical Convolutional Features for Crack Detection," </w:t>
      </w:r>
      <w:r w:rsidR="0071138C" w:rsidRPr="00E56891">
        <w:rPr>
          <w:rFonts w:ascii="Arial" w:hAnsi="Arial" w:cs="Arial"/>
          <w:i/>
          <w:sz w:val="22"/>
          <w:szCs w:val="22"/>
        </w:rPr>
        <w:t xml:space="preserve">IEEE Trans Image Process, </w:t>
      </w:r>
      <w:r w:rsidR="0071138C" w:rsidRPr="00E56891">
        <w:rPr>
          <w:rFonts w:ascii="Arial" w:hAnsi="Arial" w:cs="Arial"/>
          <w:sz w:val="22"/>
          <w:szCs w:val="22"/>
        </w:rPr>
        <w:t>Oct 31 2018, doi: 10.1109/TIP.2018.2878966.</w:t>
      </w:r>
    </w:p>
    <w:p w14:paraId="650E880D" w14:textId="77777777" w:rsidR="0071138C" w:rsidRPr="00E56891" w:rsidRDefault="0071138C" w:rsidP="0071138C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[2]</w:t>
      </w:r>
      <w:r w:rsidRPr="00E56891">
        <w:rPr>
          <w:rFonts w:ascii="Arial" w:hAnsi="Arial" w:cs="Arial"/>
          <w:sz w:val="22"/>
          <w:szCs w:val="22"/>
        </w:rPr>
        <w:tab/>
        <w:t xml:space="preserve">J. Chen, N. Zhao, R. Zhang, L. Chen, K. Huang, and Z. Qiu, "Refined Crack Detection via LECSFormer for Autonomous Road Inspection Vehicles," </w:t>
      </w:r>
      <w:r w:rsidRPr="00E56891">
        <w:rPr>
          <w:rFonts w:ascii="Arial" w:hAnsi="Arial" w:cs="Arial"/>
          <w:i/>
          <w:sz w:val="22"/>
          <w:szCs w:val="22"/>
        </w:rPr>
        <w:t xml:space="preserve">IEEE Transactions on Intelligent Vehicles, </w:t>
      </w:r>
      <w:r w:rsidRPr="00E56891">
        <w:rPr>
          <w:rFonts w:ascii="Arial" w:hAnsi="Arial" w:cs="Arial"/>
          <w:sz w:val="22"/>
          <w:szCs w:val="22"/>
        </w:rPr>
        <w:t>vol. 8, no. 3, pp. 2049-2061, 2023, doi: 10.1109/tiv.2022.3204583.</w:t>
      </w:r>
    </w:p>
    <w:p w14:paraId="0B106C7A" w14:textId="77777777" w:rsidR="0071138C" w:rsidRPr="00E56891" w:rsidRDefault="0071138C" w:rsidP="0071138C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[3]</w:t>
      </w:r>
      <w:r w:rsidRPr="00E56891">
        <w:rPr>
          <w:rFonts w:ascii="Arial" w:hAnsi="Arial" w:cs="Arial"/>
          <w:sz w:val="22"/>
          <w:szCs w:val="22"/>
        </w:rPr>
        <w:tab/>
        <w:t>N. Ma</w:t>
      </w:r>
      <w:r w:rsidRPr="00E56891">
        <w:rPr>
          <w:rFonts w:ascii="Arial" w:hAnsi="Arial" w:cs="Arial"/>
          <w:i/>
          <w:sz w:val="22"/>
          <w:szCs w:val="22"/>
        </w:rPr>
        <w:t xml:space="preserve"> et al.</w:t>
      </w:r>
      <w:r w:rsidRPr="00E56891">
        <w:rPr>
          <w:rFonts w:ascii="Arial" w:hAnsi="Arial" w:cs="Arial"/>
          <w:sz w:val="22"/>
          <w:szCs w:val="22"/>
        </w:rPr>
        <w:t xml:space="preserve">, "Vehicular Road Crack Detection with Deep Learning: A New Online Benchmark for Comprehensive Evaluation of Existing Algorithms," </w:t>
      </w:r>
      <w:r w:rsidRPr="00E56891">
        <w:rPr>
          <w:rFonts w:ascii="Arial" w:hAnsi="Arial" w:cs="Arial"/>
          <w:i/>
          <w:sz w:val="22"/>
          <w:szCs w:val="22"/>
        </w:rPr>
        <w:t xml:space="preserve">arXiv preprint arXiv:2503.18082, </w:t>
      </w:r>
      <w:r w:rsidRPr="00E56891">
        <w:rPr>
          <w:rFonts w:ascii="Arial" w:hAnsi="Arial" w:cs="Arial"/>
          <w:sz w:val="22"/>
          <w:szCs w:val="22"/>
        </w:rPr>
        <w:t>2025.</w:t>
      </w:r>
    </w:p>
    <w:p w14:paraId="0716E68B" w14:textId="584E74FB" w:rsidR="0071138C" w:rsidRPr="00E56891" w:rsidRDefault="0071138C" w:rsidP="0071138C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t>[4]</w:t>
      </w:r>
      <w:r w:rsidRPr="00E56891">
        <w:rPr>
          <w:rFonts w:ascii="Arial" w:hAnsi="Arial" w:cs="Arial"/>
          <w:sz w:val="22"/>
          <w:szCs w:val="22"/>
        </w:rPr>
        <w:tab/>
        <w:t xml:space="preserve">H. Xiao, R. Shukla, Y. S. Ramesh, Swarat;, and C. R. He, "Infrastructure-guided continuous inspection of the bridge deck surface crack using connected automated vehicles," in </w:t>
      </w:r>
      <w:r w:rsidRPr="00E56891">
        <w:rPr>
          <w:rFonts w:ascii="Arial" w:hAnsi="Arial" w:cs="Arial"/>
          <w:i/>
          <w:sz w:val="22"/>
          <w:szCs w:val="22"/>
        </w:rPr>
        <w:t>International Conference on Mobility: Operations, Services, and Technologies (MOST)</w:t>
      </w:r>
      <w:r w:rsidRPr="00E56891">
        <w:rPr>
          <w:rFonts w:ascii="Arial" w:hAnsi="Arial" w:cs="Arial"/>
          <w:sz w:val="22"/>
          <w:szCs w:val="22"/>
        </w:rPr>
        <w:t xml:space="preserve">, Detroit, MI, 2026, to appear. </w:t>
      </w:r>
    </w:p>
    <w:p w14:paraId="3631C3D9" w14:textId="74B962F9" w:rsidR="00640C9D" w:rsidRPr="00E56891" w:rsidRDefault="00FD0B33" w:rsidP="001C5A8A">
      <w:pPr>
        <w:ind w:left="360" w:hanging="360"/>
        <w:rPr>
          <w:rFonts w:ascii="Arial" w:hAnsi="Arial" w:cs="Arial"/>
          <w:sz w:val="22"/>
          <w:szCs w:val="22"/>
        </w:rPr>
      </w:pPr>
      <w:r w:rsidRPr="00E56891">
        <w:rPr>
          <w:rFonts w:ascii="Arial" w:hAnsi="Arial" w:cs="Arial"/>
          <w:sz w:val="22"/>
          <w:szCs w:val="22"/>
        </w:rPr>
        <w:fldChar w:fldCharType="end"/>
      </w:r>
    </w:p>
    <w:sectPr w:rsidR="00640C9D" w:rsidRPr="00E56891">
      <w:footerReference w:type="even" r:id="rId19"/>
      <w:footerReference w:type="default" r:id="rId2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BCD2218" w14:textId="77777777" w:rsidR="00F34FB2" w:rsidRDefault="00F34FB2" w:rsidP="00003135">
      <w:r>
        <w:separator/>
      </w:r>
    </w:p>
  </w:endnote>
  <w:endnote w:type="continuationSeparator" w:id="0">
    <w:p w14:paraId="36289080" w14:textId="77777777" w:rsidR="00F34FB2" w:rsidRDefault="00F34FB2" w:rsidP="0000313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11CDF56" w14:textId="24C0E971" w:rsidR="00003135" w:rsidRDefault="00003135" w:rsidP="004A3C8D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091146">
      <w:rPr>
        <w:rStyle w:val="PageNumber"/>
        <w:noProof/>
      </w:rPr>
      <w:t>1</w:t>
    </w:r>
    <w:r>
      <w:rPr>
        <w:rStyle w:val="PageNumber"/>
      </w:rPr>
      <w:fldChar w:fldCharType="end"/>
    </w:r>
  </w:p>
  <w:p w14:paraId="51B0A0F0" w14:textId="77777777" w:rsidR="00003135" w:rsidRDefault="00003135" w:rsidP="0000313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97363355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21A167C" w14:textId="0B2B039A" w:rsidR="00003135" w:rsidRDefault="00003135" w:rsidP="007B772F">
        <w:pPr>
          <w:pStyle w:val="Footer"/>
          <w:framePr w:wrap="none" w:vAnchor="text" w:hAnchor="page" w:x="10569" w:y="5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4438F2B" w14:textId="44A62C18" w:rsidR="00003135" w:rsidRDefault="00003135" w:rsidP="00003135">
    <w:pPr>
      <w:pStyle w:val="Footer"/>
      <w:ind w:right="360"/>
      <w:jc w:val="right"/>
    </w:pPr>
    <w:r>
      <w:t xml:space="preserve">TRANS-IPIC Quarterly Report </w:t>
    </w:r>
    <w:r w:rsidR="007B772F">
      <w:t>– Page#</w:t>
    </w:r>
  </w:p>
  <w:p w14:paraId="27664B25" w14:textId="77777777" w:rsidR="00003135" w:rsidRDefault="0000313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77491E2" w14:textId="77777777" w:rsidR="00F34FB2" w:rsidRDefault="00F34FB2" w:rsidP="00003135">
      <w:r>
        <w:separator/>
      </w:r>
    </w:p>
  </w:footnote>
  <w:footnote w:type="continuationSeparator" w:id="0">
    <w:p w14:paraId="117653C8" w14:textId="77777777" w:rsidR="00F34FB2" w:rsidRDefault="00F34FB2" w:rsidP="0000313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6E4E57"/>
    <w:multiLevelType w:val="hybridMultilevel"/>
    <w:tmpl w:val="948430BC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FFFFFFFF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FAC6C4D"/>
    <w:multiLevelType w:val="hybridMultilevel"/>
    <w:tmpl w:val="05422DBE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60E3983"/>
    <w:multiLevelType w:val="hybridMultilevel"/>
    <w:tmpl w:val="19D2DFD4"/>
    <w:lvl w:ilvl="0" w:tplc="69D80B6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724114A"/>
    <w:multiLevelType w:val="hybridMultilevel"/>
    <w:tmpl w:val="1D6C2666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43B361B8"/>
    <w:multiLevelType w:val="hybridMultilevel"/>
    <w:tmpl w:val="16EE106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560D6DAA"/>
    <w:multiLevelType w:val="hybridMultilevel"/>
    <w:tmpl w:val="AF4805F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5AA37739"/>
    <w:multiLevelType w:val="hybridMultilevel"/>
    <w:tmpl w:val="7E7E3CA6"/>
    <w:lvl w:ilvl="0" w:tplc="FFFFFFFF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5C63044C"/>
    <w:multiLevelType w:val="hybridMultilevel"/>
    <w:tmpl w:val="A5D684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E621E18"/>
    <w:multiLevelType w:val="hybridMultilevel"/>
    <w:tmpl w:val="5E88152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5FA03947"/>
    <w:multiLevelType w:val="hybridMultilevel"/>
    <w:tmpl w:val="590C896E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FFFFFFFF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6EA45BF6"/>
    <w:multiLevelType w:val="hybridMultilevel"/>
    <w:tmpl w:val="F7DEBCC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17C61D3"/>
    <w:multiLevelType w:val="hybridMultilevel"/>
    <w:tmpl w:val="A5D684B0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080" w:hanging="360"/>
      </w:pPr>
    </w:lvl>
    <w:lvl w:ilvl="2" w:tplc="FFFFFFFF">
      <w:start w:val="1"/>
      <w:numFmt w:val="lowerRoman"/>
      <w:lvlText w:val="%3."/>
      <w:lvlJc w:val="right"/>
      <w:pPr>
        <w:ind w:left="1800" w:hanging="180"/>
      </w:pPr>
    </w:lvl>
    <w:lvl w:ilvl="3" w:tplc="FFFFFFFF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7B3B64C2"/>
    <w:multiLevelType w:val="hybridMultilevel"/>
    <w:tmpl w:val="426A6B1C"/>
    <w:lvl w:ilvl="0" w:tplc="FFFFFFFF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7F605701"/>
    <w:multiLevelType w:val="hybridMultilevel"/>
    <w:tmpl w:val="8AB85006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 w16cid:durableId="615449571">
    <w:abstractNumId w:val="7"/>
  </w:num>
  <w:num w:numId="2" w16cid:durableId="646517622">
    <w:abstractNumId w:val="11"/>
  </w:num>
  <w:num w:numId="3" w16cid:durableId="1883203423">
    <w:abstractNumId w:val="13"/>
  </w:num>
  <w:num w:numId="4" w16cid:durableId="1399092807">
    <w:abstractNumId w:val="4"/>
  </w:num>
  <w:num w:numId="5" w16cid:durableId="722023289">
    <w:abstractNumId w:val="5"/>
  </w:num>
  <w:num w:numId="6" w16cid:durableId="1344044050">
    <w:abstractNumId w:val="1"/>
  </w:num>
  <w:num w:numId="7" w16cid:durableId="1715302246">
    <w:abstractNumId w:val="8"/>
  </w:num>
  <w:num w:numId="8" w16cid:durableId="1312489577">
    <w:abstractNumId w:val="10"/>
  </w:num>
  <w:num w:numId="9" w16cid:durableId="875702019">
    <w:abstractNumId w:val="0"/>
  </w:num>
  <w:num w:numId="10" w16cid:durableId="589705209">
    <w:abstractNumId w:val="9"/>
  </w:num>
  <w:num w:numId="11" w16cid:durableId="2009357695">
    <w:abstractNumId w:val="3"/>
  </w:num>
  <w:num w:numId="12" w16cid:durableId="879435571">
    <w:abstractNumId w:val="12"/>
  </w:num>
  <w:num w:numId="13" w16cid:durableId="233900907">
    <w:abstractNumId w:val="6"/>
  </w:num>
  <w:num w:numId="14" w16cid:durableId="134127938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sa2vav1rzs9oetpwu5af2d5wxp95wdxw29&quot;&gt;WithUB&lt;record-ids&gt;&lt;item&gt;136&lt;/item&gt;&lt;item&gt;151&lt;/item&gt;&lt;item&gt;228&lt;/item&gt;&lt;item&gt;245&lt;/item&gt;&lt;/record-ids&gt;&lt;/item&gt;&lt;/Libraries&gt;"/>
  </w:docVars>
  <w:rsids>
    <w:rsidRoot w:val="000E14DC"/>
    <w:rsid w:val="00003135"/>
    <w:rsid w:val="00016F9C"/>
    <w:rsid w:val="0002241A"/>
    <w:rsid w:val="0002293C"/>
    <w:rsid w:val="00025BF4"/>
    <w:rsid w:val="00036349"/>
    <w:rsid w:val="00040552"/>
    <w:rsid w:val="0004281D"/>
    <w:rsid w:val="000521E5"/>
    <w:rsid w:val="00052741"/>
    <w:rsid w:val="00054AC0"/>
    <w:rsid w:val="000618EC"/>
    <w:rsid w:val="000621EE"/>
    <w:rsid w:val="00076C34"/>
    <w:rsid w:val="00087D90"/>
    <w:rsid w:val="00091146"/>
    <w:rsid w:val="00095E98"/>
    <w:rsid w:val="000A327C"/>
    <w:rsid w:val="000A7CC0"/>
    <w:rsid w:val="000B74B4"/>
    <w:rsid w:val="000C6AD3"/>
    <w:rsid w:val="000C73F2"/>
    <w:rsid w:val="000D5C7B"/>
    <w:rsid w:val="000E0E07"/>
    <w:rsid w:val="000E14DC"/>
    <w:rsid w:val="000E7EAC"/>
    <w:rsid w:val="000F30D4"/>
    <w:rsid w:val="00107E64"/>
    <w:rsid w:val="00111A78"/>
    <w:rsid w:val="00116B67"/>
    <w:rsid w:val="00122F0B"/>
    <w:rsid w:val="00124A9C"/>
    <w:rsid w:val="00131BE9"/>
    <w:rsid w:val="001345AC"/>
    <w:rsid w:val="00144002"/>
    <w:rsid w:val="001515F2"/>
    <w:rsid w:val="00152B92"/>
    <w:rsid w:val="00153386"/>
    <w:rsid w:val="00181014"/>
    <w:rsid w:val="001816EF"/>
    <w:rsid w:val="00187FB2"/>
    <w:rsid w:val="001A0464"/>
    <w:rsid w:val="001B38C9"/>
    <w:rsid w:val="001C2AE2"/>
    <w:rsid w:val="001C5A8A"/>
    <w:rsid w:val="001C76A5"/>
    <w:rsid w:val="001D0AA4"/>
    <w:rsid w:val="001D1B5E"/>
    <w:rsid w:val="001D4C9F"/>
    <w:rsid w:val="001D6AC0"/>
    <w:rsid w:val="001D7DA7"/>
    <w:rsid w:val="001E1C15"/>
    <w:rsid w:val="001F2338"/>
    <w:rsid w:val="001F37C8"/>
    <w:rsid w:val="001F4C28"/>
    <w:rsid w:val="001F6528"/>
    <w:rsid w:val="0020586E"/>
    <w:rsid w:val="00207400"/>
    <w:rsid w:val="0022056A"/>
    <w:rsid w:val="0022366A"/>
    <w:rsid w:val="00245736"/>
    <w:rsid w:val="00245A4A"/>
    <w:rsid w:val="002473F0"/>
    <w:rsid w:val="00254BEC"/>
    <w:rsid w:val="002619B3"/>
    <w:rsid w:val="00264A72"/>
    <w:rsid w:val="00266931"/>
    <w:rsid w:val="002737E8"/>
    <w:rsid w:val="00274C3D"/>
    <w:rsid w:val="002877F1"/>
    <w:rsid w:val="002B48CE"/>
    <w:rsid w:val="002B707B"/>
    <w:rsid w:val="002C640E"/>
    <w:rsid w:val="002D273B"/>
    <w:rsid w:val="003009D9"/>
    <w:rsid w:val="00311CB4"/>
    <w:rsid w:val="00322B5F"/>
    <w:rsid w:val="00325FB3"/>
    <w:rsid w:val="00326C9B"/>
    <w:rsid w:val="0033763D"/>
    <w:rsid w:val="0036120E"/>
    <w:rsid w:val="00383688"/>
    <w:rsid w:val="0038686F"/>
    <w:rsid w:val="00393CF3"/>
    <w:rsid w:val="003A00FC"/>
    <w:rsid w:val="003A19A9"/>
    <w:rsid w:val="003A2885"/>
    <w:rsid w:val="003B0EE6"/>
    <w:rsid w:val="003B476D"/>
    <w:rsid w:val="003C176D"/>
    <w:rsid w:val="003C5EF2"/>
    <w:rsid w:val="003D6A9F"/>
    <w:rsid w:val="003E308B"/>
    <w:rsid w:val="004013BE"/>
    <w:rsid w:val="00403EE0"/>
    <w:rsid w:val="00405A5E"/>
    <w:rsid w:val="004102FE"/>
    <w:rsid w:val="004337E6"/>
    <w:rsid w:val="00447B26"/>
    <w:rsid w:val="00452099"/>
    <w:rsid w:val="0045517A"/>
    <w:rsid w:val="00461465"/>
    <w:rsid w:val="00490269"/>
    <w:rsid w:val="00494488"/>
    <w:rsid w:val="004A1E73"/>
    <w:rsid w:val="004A7384"/>
    <w:rsid w:val="004A7946"/>
    <w:rsid w:val="004B7625"/>
    <w:rsid w:val="004C4B67"/>
    <w:rsid w:val="004D7529"/>
    <w:rsid w:val="005019B7"/>
    <w:rsid w:val="00504E09"/>
    <w:rsid w:val="00505900"/>
    <w:rsid w:val="00526CAA"/>
    <w:rsid w:val="00530666"/>
    <w:rsid w:val="0053069F"/>
    <w:rsid w:val="00533F34"/>
    <w:rsid w:val="005353E0"/>
    <w:rsid w:val="0054430B"/>
    <w:rsid w:val="00555C6D"/>
    <w:rsid w:val="005572F3"/>
    <w:rsid w:val="00574496"/>
    <w:rsid w:val="005777DD"/>
    <w:rsid w:val="005910AE"/>
    <w:rsid w:val="00591F9C"/>
    <w:rsid w:val="005921C5"/>
    <w:rsid w:val="00592929"/>
    <w:rsid w:val="005A09D6"/>
    <w:rsid w:val="005A48D9"/>
    <w:rsid w:val="005B0097"/>
    <w:rsid w:val="005C4EA9"/>
    <w:rsid w:val="005F27BE"/>
    <w:rsid w:val="005F40EF"/>
    <w:rsid w:val="005F4C07"/>
    <w:rsid w:val="00616BE0"/>
    <w:rsid w:val="00633092"/>
    <w:rsid w:val="00640C9D"/>
    <w:rsid w:val="0065054C"/>
    <w:rsid w:val="00657165"/>
    <w:rsid w:val="0067601F"/>
    <w:rsid w:val="0067681A"/>
    <w:rsid w:val="00683A7D"/>
    <w:rsid w:val="0068709D"/>
    <w:rsid w:val="00691DD5"/>
    <w:rsid w:val="00693237"/>
    <w:rsid w:val="00693A06"/>
    <w:rsid w:val="0069560B"/>
    <w:rsid w:val="006C5FC5"/>
    <w:rsid w:val="006D3327"/>
    <w:rsid w:val="006E5279"/>
    <w:rsid w:val="006F4C98"/>
    <w:rsid w:val="00700D25"/>
    <w:rsid w:val="0071138C"/>
    <w:rsid w:val="007116DF"/>
    <w:rsid w:val="007219EC"/>
    <w:rsid w:val="007275FC"/>
    <w:rsid w:val="00730C0F"/>
    <w:rsid w:val="00730F68"/>
    <w:rsid w:val="00731ED6"/>
    <w:rsid w:val="007320E5"/>
    <w:rsid w:val="00735293"/>
    <w:rsid w:val="00737142"/>
    <w:rsid w:val="00742DB6"/>
    <w:rsid w:val="007430AA"/>
    <w:rsid w:val="00747753"/>
    <w:rsid w:val="00755218"/>
    <w:rsid w:val="007625C6"/>
    <w:rsid w:val="00773C84"/>
    <w:rsid w:val="0078145E"/>
    <w:rsid w:val="00783AE5"/>
    <w:rsid w:val="00795202"/>
    <w:rsid w:val="00795C29"/>
    <w:rsid w:val="007A7D1B"/>
    <w:rsid w:val="007B4A9A"/>
    <w:rsid w:val="007B6531"/>
    <w:rsid w:val="007B772F"/>
    <w:rsid w:val="007D0ED1"/>
    <w:rsid w:val="007D3E05"/>
    <w:rsid w:val="007D4301"/>
    <w:rsid w:val="007E09C4"/>
    <w:rsid w:val="007F0842"/>
    <w:rsid w:val="007F21FD"/>
    <w:rsid w:val="007F292F"/>
    <w:rsid w:val="00807F59"/>
    <w:rsid w:val="0081188F"/>
    <w:rsid w:val="00830685"/>
    <w:rsid w:val="00836F43"/>
    <w:rsid w:val="008377F2"/>
    <w:rsid w:val="00846B94"/>
    <w:rsid w:val="00851D98"/>
    <w:rsid w:val="00854BD7"/>
    <w:rsid w:val="008611EF"/>
    <w:rsid w:val="00861446"/>
    <w:rsid w:val="00861836"/>
    <w:rsid w:val="008633BE"/>
    <w:rsid w:val="008669E7"/>
    <w:rsid w:val="008734F3"/>
    <w:rsid w:val="00875AD3"/>
    <w:rsid w:val="00884160"/>
    <w:rsid w:val="00885BF2"/>
    <w:rsid w:val="00887751"/>
    <w:rsid w:val="008A03D6"/>
    <w:rsid w:val="008A3873"/>
    <w:rsid w:val="008A3EE0"/>
    <w:rsid w:val="008B0D73"/>
    <w:rsid w:val="008B3FE7"/>
    <w:rsid w:val="008C147E"/>
    <w:rsid w:val="008C32AD"/>
    <w:rsid w:val="008F2426"/>
    <w:rsid w:val="008F79E8"/>
    <w:rsid w:val="00903802"/>
    <w:rsid w:val="00906FF8"/>
    <w:rsid w:val="0091159F"/>
    <w:rsid w:val="00914C4F"/>
    <w:rsid w:val="00924164"/>
    <w:rsid w:val="00931158"/>
    <w:rsid w:val="00934EF5"/>
    <w:rsid w:val="00936388"/>
    <w:rsid w:val="00942572"/>
    <w:rsid w:val="00942FA6"/>
    <w:rsid w:val="00946969"/>
    <w:rsid w:val="00972FA3"/>
    <w:rsid w:val="00973F25"/>
    <w:rsid w:val="00976FAF"/>
    <w:rsid w:val="00984588"/>
    <w:rsid w:val="009907FC"/>
    <w:rsid w:val="00990F19"/>
    <w:rsid w:val="00995976"/>
    <w:rsid w:val="009A0871"/>
    <w:rsid w:val="009A2197"/>
    <w:rsid w:val="009A3896"/>
    <w:rsid w:val="009A3B26"/>
    <w:rsid w:val="009B1ABA"/>
    <w:rsid w:val="009B20D0"/>
    <w:rsid w:val="009B2AA4"/>
    <w:rsid w:val="009C42C2"/>
    <w:rsid w:val="009D1E04"/>
    <w:rsid w:val="009E5271"/>
    <w:rsid w:val="009F47E0"/>
    <w:rsid w:val="009F65C3"/>
    <w:rsid w:val="00A02B48"/>
    <w:rsid w:val="00A05287"/>
    <w:rsid w:val="00A05500"/>
    <w:rsid w:val="00A05C80"/>
    <w:rsid w:val="00A07312"/>
    <w:rsid w:val="00A1269B"/>
    <w:rsid w:val="00A145F9"/>
    <w:rsid w:val="00A1511B"/>
    <w:rsid w:val="00A23B6A"/>
    <w:rsid w:val="00A2706F"/>
    <w:rsid w:val="00A3687B"/>
    <w:rsid w:val="00A54C01"/>
    <w:rsid w:val="00A63030"/>
    <w:rsid w:val="00A67887"/>
    <w:rsid w:val="00AA138D"/>
    <w:rsid w:val="00AA3094"/>
    <w:rsid w:val="00AA6310"/>
    <w:rsid w:val="00AA6DE3"/>
    <w:rsid w:val="00AB0464"/>
    <w:rsid w:val="00AC290A"/>
    <w:rsid w:val="00AC4876"/>
    <w:rsid w:val="00AD02FB"/>
    <w:rsid w:val="00AD5398"/>
    <w:rsid w:val="00AE75B6"/>
    <w:rsid w:val="00AF1CCD"/>
    <w:rsid w:val="00AF4F43"/>
    <w:rsid w:val="00B05E96"/>
    <w:rsid w:val="00B079DA"/>
    <w:rsid w:val="00B243CB"/>
    <w:rsid w:val="00B32416"/>
    <w:rsid w:val="00B32548"/>
    <w:rsid w:val="00B4215D"/>
    <w:rsid w:val="00B57362"/>
    <w:rsid w:val="00B6212E"/>
    <w:rsid w:val="00B628E0"/>
    <w:rsid w:val="00B67690"/>
    <w:rsid w:val="00B67B2B"/>
    <w:rsid w:val="00B94388"/>
    <w:rsid w:val="00B96232"/>
    <w:rsid w:val="00BA1307"/>
    <w:rsid w:val="00BB0981"/>
    <w:rsid w:val="00BB31EE"/>
    <w:rsid w:val="00BB61A2"/>
    <w:rsid w:val="00BD3276"/>
    <w:rsid w:val="00BE385B"/>
    <w:rsid w:val="00BE6267"/>
    <w:rsid w:val="00C007D8"/>
    <w:rsid w:val="00C01BA8"/>
    <w:rsid w:val="00C021FC"/>
    <w:rsid w:val="00C138A0"/>
    <w:rsid w:val="00C149C1"/>
    <w:rsid w:val="00C16B45"/>
    <w:rsid w:val="00C17C23"/>
    <w:rsid w:val="00C2144B"/>
    <w:rsid w:val="00C26B19"/>
    <w:rsid w:val="00C33A08"/>
    <w:rsid w:val="00C42C53"/>
    <w:rsid w:val="00C42E43"/>
    <w:rsid w:val="00C6482C"/>
    <w:rsid w:val="00C65101"/>
    <w:rsid w:val="00C70BB2"/>
    <w:rsid w:val="00C73FEA"/>
    <w:rsid w:val="00C75FA2"/>
    <w:rsid w:val="00C76D60"/>
    <w:rsid w:val="00C95796"/>
    <w:rsid w:val="00C9688F"/>
    <w:rsid w:val="00CA3E35"/>
    <w:rsid w:val="00CA4E5D"/>
    <w:rsid w:val="00CA6114"/>
    <w:rsid w:val="00CA7E97"/>
    <w:rsid w:val="00CC45AB"/>
    <w:rsid w:val="00CC7184"/>
    <w:rsid w:val="00CD4330"/>
    <w:rsid w:val="00CE0DAF"/>
    <w:rsid w:val="00CE36C8"/>
    <w:rsid w:val="00CF55C7"/>
    <w:rsid w:val="00D03693"/>
    <w:rsid w:val="00D06468"/>
    <w:rsid w:val="00D265F9"/>
    <w:rsid w:val="00D27462"/>
    <w:rsid w:val="00D27A38"/>
    <w:rsid w:val="00D35556"/>
    <w:rsid w:val="00D37F07"/>
    <w:rsid w:val="00D5751A"/>
    <w:rsid w:val="00D63016"/>
    <w:rsid w:val="00D64A40"/>
    <w:rsid w:val="00D65611"/>
    <w:rsid w:val="00D72B79"/>
    <w:rsid w:val="00D73A64"/>
    <w:rsid w:val="00D75847"/>
    <w:rsid w:val="00D86E6D"/>
    <w:rsid w:val="00D9023B"/>
    <w:rsid w:val="00D94E1A"/>
    <w:rsid w:val="00DA4623"/>
    <w:rsid w:val="00DB5A11"/>
    <w:rsid w:val="00DC0243"/>
    <w:rsid w:val="00DC1800"/>
    <w:rsid w:val="00DD0D3A"/>
    <w:rsid w:val="00DF31B0"/>
    <w:rsid w:val="00DF655C"/>
    <w:rsid w:val="00E01C3F"/>
    <w:rsid w:val="00E14277"/>
    <w:rsid w:val="00E16C79"/>
    <w:rsid w:val="00E21BDE"/>
    <w:rsid w:val="00E31F72"/>
    <w:rsid w:val="00E34F9D"/>
    <w:rsid w:val="00E42E61"/>
    <w:rsid w:val="00E476D7"/>
    <w:rsid w:val="00E50B50"/>
    <w:rsid w:val="00E51D7D"/>
    <w:rsid w:val="00E535A0"/>
    <w:rsid w:val="00E55B06"/>
    <w:rsid w:val="00E56891"/>
    <w:rsid w:val="00E61953"/>
    <w:rsid w:val="00E6685A"/>
    <w:rsid w:val="00E93D57"/>
    <w:rsid w:val="00EB31B9"/>
    <w:rsid w:val="00EB6895"/>
    <w:rsid w:val="00ED67F0"/>
    <w:rsid w:val="00EF19C9"/>
    <w:rsid w:val="00EF3B9F"/>
    <w:rsid w:val="00EF658E"/>
    <w:rsid w:val="00F05EDB"/>
    <w:rsid w:val="00F05F3F"/>
    <w:rsid w:val="00F109F0"/>
    <w:rsid w:val="00F15CC4"/>
    <w:rsid w:val="00F21645"/>
    <w:rsid w:val="00F26DF9"/>
    <w:rsid w:val="00F300FC"/>
    <w:rsid w:val="00F34C90"/>
    <w:rsid w:val="00F34E21"/>
    <w:rsid w:val="00F34FB2"/>
    <w:rsid w:val="00F44ABA"/>
    <w:rsid w:val="00F44FAF"/>
    <w:rsid w:val="00F6247D"/>
    <w:rsid w:val="00F64465"/>
    <w:rsid w:val="00F67264"/>
    <w:rsid w:val="00F67700"/>
    <w:rsid w:val="00F754F9"/>
    <w:rsid w:val="00F87AD6"/>
    <w:rsid w:val="00F91E8A"/>
    <w:rsid w:val="00FA626C"/>
    <w:rsid w:val="00FB2886"/>
    <w:rsid w:val="00FB6B2D"/>
    <w:rsid w:val="00FC0A63"/>
    <w:rsid w:val="00FC16D7"/>
    <w:rsid w:val="00FD0B33"/>
    <w:rsid w:val="00FD68DF"/>
    <w:rsid w:val="00FD7A2C"/>
    <w:rsid w:val="00FF379F"/>
    <w:rsid w:val="00FF54A9"/>
    <w:rsid w:val="1708B028"/>
    <w:rsid w:val="17A17AFD"/>
    <w:rsid w:val="1CC7F6B8"/>
    <w:rsid w:val="5C3CDA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376AB63"/>
  <w15:chartTrackingRefBased/>
  <w15:docId w15:val="{91D60752-08C9-E547-B218-0C350D7068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C4EA9"/>
    <w:pPr>
      <w:ind w:left="720"/>
      <w:contextualSpacing/>
    </w:pPr>
  </w:style>
  <w:style w:type="paragraph" w:customStyle="1" w:styleId="TableParagraph">
    <w:name w:val="Table Paragraph"/>
    <w:basedOn w:val="Normal"/>
    <w:uiPriority w:val="1"/>
    <w:qFormat/>
    <w:rsid w:val="00861446"/>
    <w:pPr>
      <w:widowControl w:val="0"/>
    </w:pPr>
    <w:rPr>
      <w:kern w:val="0"/>
      <w:sz w:val="22"/>
      <w:szCs w:val="22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00313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03135"/>
  </w:style>
  <w:style w:type="paragraph" w:styleId="Footer">
    <w:name w:val="footer"/>
    <w:basedOn w:val="Normal"/>
    <w:link w:val="FooterChar"/>
    <w:uiPriority w:val="99"/>
    <w:unhideWhenUsed/>
    <w:rsid w:val="0000313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03135"/>
  </w:style>
  <w:style w:type="character" w:styleId="PageNumber">
    <w:name w:val="page number"/>
    <w:basedOn w:val="DefaultParagraphFont"/>
    <w:uiPriority w:val="99"/>
    <w:semiHidden/>
    <w:unhideWhenUsed/>
    <w:rsid w:val="00003135"/>
  </w:style>
  <w:style w:type="character" w:styleId="Hyperlink">
    <w:name w:val="Hyperlink"/>
    <w:basedOn w:val="DefaultParagraphFont"/>
    <w:uiPriority w:val="99"/>
    <w:unhideWhenUsed/>
    <w:rsid w:val="00742DB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42DB6"/>
    <w:rPr>
      <w:color w:val="605E5C"/>
      <w:shd w:val="clear" w:color="auto" w:fill="E1DFDD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02293C"/>
  </w:style>
  <w:style w:type="character" w:customStyle="1" w:styleId="DateChar">
    <w:name w:val="Date Char"/>
    <w:basedOn w:val="DefaultParagraphFont"/>
    <w:link w:val="Date"/>
    <w:uiPriority w:val="99"/>
    <w:semiHidden/>
    <w:rsid w:val="0002293C"/>
  </w:style>
  <w:style w:type="paragraph" w:customStyle="1" w:styleId="EndNoteBibliographyTitle">
    <w:name w:val="EndNote Bibliography Title"/>
    <w:basedOn w:val="Normal"/>
    <w:link w:val="EndNoteBibliographyTitleChar"/>
    <w:rsid w:val="00FD0B33"/>
    <w:pPr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D0B33"/>
  </w:style>
  <w:style w:type="character" w:customStyle="1" w:styleId="EndNoteBibliographyTitleChar">
    <w:name w:val="EndNote Bibliography Title Char"/>
    <w:basedOn w:val="ListParagraphChar"/>
    <w:link w:val="EndNoteBibliographyTitle"/>
    <w:rsid w:val="00FD0B3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D0B33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FD0B33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9F47E0"/>
    <w:pPr>
      <w:spacing w:after="200"/>
      <w:jc w:val="center"/>
    </w:pPr>
    <w:rPr>
      <w:iCs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hyperlink" Target="https://github.com/CHELabUB/cav_road_crack_detection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hyperlink" Target="mailto:darrellk@buffalo.edu" TargetMode="Externa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mgao8@buffalo.edu" TargetMode="External"/><Relationship Id="rId14" Type="http://schemas.openxmlformats.org/officeDocument/2006/relationships/image" Target="media/image5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35266D-8568-49A2-B0B5-591BD668EDE3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96464a8a-f8ed-40b1-99e2-5f6b50a20250}" enabled="0" method="" siteId="{96464a8a-f8ed-40b1-99e2-5f6b50a20250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3</TotalTime>
  <Pages>7</Pages>
  <Words>1677</Words>
  <Characters>9573</Characters>
  <Application>Microsoft Office Word</Application>
  <DocSecurity>0</DocSecurity>
  <Lines>246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ckwood, Chris</dc:creator>
  <cp:keywords/>
  <dc:description/>
  <cp:lastModifiedBy>Lockwood, Chris</cp:lastModifiedBy>
  <cp:revision>167</cp:revision>
  <dcterms:created xsi:type="dcterms:W3CDTF">2026-03-15T02:20:00Z</dcterms:created>
  <dcterms:modified xsi:type="dcterms:W3CDTF">2026-04-06T1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aebe2ee-1437-4359-ab37-05abc6d49614</vt:lpwstr>
  </property>
</Properties>
</file>